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r>
        <w:t>Ishrat Jahan Ananya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w:t>
      </w:r>
      <w:proofErr w:type="spellStart"/>
      <w:r>
        <w:t>Hasan</w:t>
      </w:r>
      <w:proofErr w:type="spellEnd"/>
      <w:r>
        <w:t xml:space="preserve">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w:t>
      </w:r>
      <w:proofErr w:type="spellStart"/>
      <w:r w:rsidR="00BE03AE" w:rsidRPr="00BE03AE">
        <w:t>Konrad</w:t>
      </w:r>
      <w:proofErr w:type="spellEnd"/>
      <w:r w:rsidR="00BE03AE" w:rsidRPr="00BE03AE">
        <w:t xml:space="preserve">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lastRenderedPageBreak/>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t>
      </w:r>
      <w:r w:rsidR="00B12BBA">
        <w:t>writability and reliability of 5</w:t>
      </w:r>
      <w:r>
        <w:t xml:space="preserve"> commonly used </w:t>
      </w:r>
      <w:r w:rsidR="00F23667">
        <w:t xml:space="preserve">imperative </w:t>
      </w:r>
      <w:r>
        <w:t>programming languages, which are C, C++,</w:t>
      </w:r>
      <w:r w:rsidR="00B12BBA">
        <w:t xml:space="preserve"> Java, JavaScript, Python, and 1 functional language, which is R</w:t>
      </w:r>
      <w:r w:rsidR="00F23667">
        <w:t>.</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683D37">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6]","plainTextFormattedCitation":"[6]","previouslyFormattedCitation":"[6]"},"properties":{"noteIndex":0},"schema":"https://github.com/citation-style-language/schema/raw/master/csl-citation.json"}</w:instrText>
      </w:r>
      <w:r w:rsidR="00EC2F27">
        <w:rPr>
          <w:i/>
          <w:iCs/>
        </w:rPr>
        <w:fldChar w:fldCharType="separate"/>
      </w:r>
      <w:r w:rsidR="00EC2F27" w:rsidRPr="00EC2F27">
        <w:rPr>
          <w:iCs/>
          <w:noProof/>
        </w:rPr>
        <w:t>[6]</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w:t>
      </w:r>
      <w:r>
        <w:lastRenderedPageBreak/>
        <w:t xml:space="preserve">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rsidR="0092195B">
        <w:fldChar w:fldCharType="begin"/>
      </w:r>
      <w:r w:rsidR="0092195B">
        <w:instrText xml:space="preserve"> SEQ Table \* ARABIC </w:instrText>
      </w:r>
      <w:r w:rsidR="0092195B">
        <w:fldChar w:fldCharType="separate"/>
      </w:r>
      <w:r w:rsidR="00B0408B">
        <w:rPr>
          <w:noProof/>
        </w:rPr>
        <w:t>1</w:t>
      </w:r>
      <w:r w:rsidR="0092195B">
        <w:rPr>
          <w:noProof/>
        </w:rPr>
        <w:fldChar w:fldCharType="end"/>
      </w:r>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C40C19" w:rsidP="00C40C19">
            <w:r>
              <w:t>Support for abstraction</w:t>
            </w:r>
          </w:p>
        </w:tc>
        <w:tc>
          <w:tcPr>
            <w:tcW w:w="3117" w:type="dxa"/>
          </w:tcPr>
          <w:p w:rsidR="00C40C19" w:rsidRDefault="00C40C19" w:rsidP="00C40C19">
            <w:r>
              <w:t>Support for abstraction</w:t>
            </w:r>
          </w:p>
        </w:tc>
      </w:tr>
      <w:tr w:rsidR="00C40C19" w:rsidTr="009732CB">
        <w:tc>
          <w:tcPr>
            <w:tcW w:w="3116" w:type="dxa"/>
          </w:tcPr>
          <w:p w:rsidR="00C40C19" w:rsidRPr="009732CB" w:rsidRDefault="00DD7EB7" w:rsidP="00C40C19">
            <w:r w:rsidRPr="009732CB">
              <w:t>Indentation/White spacing</w:t>
            </w:r>
          </w:p>
        </w:tc>
        <w:tc>
          <w:tcPr>
            <w:tcW w:w="3117" w:type="dxa"/>
          </w:tcPr>
          <w:p w:rsidR="00C40C19" w:rsidRDefault="00C40C19" w:rsidP="00C40C19">
            <w:r>
              <w:t>Expressivity</w:t>
            </w:r>
          </w:p>
        </w:tc>
        <w:tc>
          <w:tcPr>
            <w:tcW w:w="3117" w:type="dxa"/>
          </w:tcPr>
          <w:p w:rsidR="00C40C19" w:rsidRDefault="00C40C19" w:rsidP="00C40C19">
            <w:r>
              <w:t>Expressiv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DD7EB7" w:rsidP="00C40C19">
            <w:r w:rsidRPr="009732CB">
              <w:t>Variable naming conventions</w:t>
            </w:r>
          </w:p>
        </w:tc>
        <w:tc>
          <w:tcPr>
            <w:tcW w:w="3117" w:type="dxa"/>
          </w:tcPr>
          <w:p w:rsidR="00C40C19" w:rsidRPr="00DD7EB7" w:rsidRDefault="00DD7EB7" w:rsidP="00C40C19">
            <w:r w:rsidRPr="00DD7EB7">
              <w:t>Variable naming conventions</w:t>
            </w:r>
          </w:p>
        </w:tc>
        <w:tc>
          <w:tcPr>
            <w:tcW w:w="3117" w:type="dxa"/>
          </w:tcPr>
          <w:p w:rsidR="00C40C19" w:rsidRDefault="00C40C19" w:rsidP="00C40C19">
            <w:r>
              <w:t>Type checking</w:t>
            </w:r>
          </w:p>
        </w:tc>
      </w:tr>
      <w:tr w:rsidR="00C40C19" w:rsidTr="009732CB">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Exception handling</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the complexity and size of the language constructs of a programming 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9C193D">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t xml:space="preserve">The orthogonality of a language can be defined in two ways. One, </w:t>
      </w:r>
      <w:r w:rsidR="007A0DE7">
        <w:t>it</w:t>
      </w:r>
      <w:r w:rsidR="00C272BD">
        <w:t xml:space="preserve"> is the concept of one operation doing only one task at a time and not affecting </w:t>
      </w:r>
      <w:r w:rsidR="009C193D">
        <w:t>any other variable or condition</w:t>
      </w:r>
      <w:r w:rsidR="00B30F0D">
        <w:t xml:space="preserve"> </w:t>
      </w:r>
      <w:r w:rsidR="009C193D">
        <w:fldChar w:fldCharType="begin" w:fldLock="1"/>
      </w:r>
      <w:r w:rsidR="001569B4">
        <w:instrText>ADDIN CSL_CITATION {"citationItems":[{"id":"ITEM-1","itemData":{"ISBN":"0131429019","abstract":"The Art of UNIX Programming poses the belief that understanding the unwritten UNIX engineering tradition and mastering its design patterns will help programmers of all stripes to become better programmers. This book attempts to capture the engineering wisdom and design philosophy of the UNIX, Linux, and Open Source software development community as it has evolved over the past three decades, and as it is applied today by the most experienced programmers. Eric Raymond offers the next generation of \"hackers\" the unique opportunity to learn the connection between UNIX philosophy and practice through careful case studies of the very best UNIX/Linux programs.","author":[{"dropping-particle":"","family":"Raymond","given":"E.S.","non-dropping-particle":"","parse-names":false,"suffix":""}],"container-title":"The art of UNIX programming","id":"ITEM-1","issued":{"date-parts":[["2003"]]},"page":"560","title":"UNIX Philosophy","type":"article-journal"},"uris":["http://www.mendeley.com/documents/?uuid=6c37e08b-c955-488a-b140-11ea2641cc17"]}],"mendeley":{"formattedCitation":"[7]","plainTextFormattedCitation":"[7]","previouslyFormattedCitation":"[7]"},"properties":{"noteIndex":0},"schema":"https://github.com/citation-style-language/schema/raw/master/csl-citation.json"}</w:instrText>
      </w:r>
      <w:r w:rsidR="009C193D">
        <w:fldChar w:fldCharType="separate"/>
      </w:r>
      <w:r w:rsidR="009C193D" w:rsidRPr="009C193D">
        <w:rPr>
          <w:noProof/>
        </w:rPr>
        <w:t>[7]</w:t>
      </w:r>
      <w:r w:rsidR="009C193D">
        <w:fldChar w:fldCharType="end"/>
      </w:r>
      <w:r w:rsidR="009C193D">
        <w:t>, in other words, there is no side effect of the operation</w:t>
      </w:r>
      <w:r w:rsidR="0044491E">
        <w:t xml:space="preserve"> and there is only one way to do the operation. Another </w:t>
      </w:r>
      <w:r w:rsidR="003108AC">
        <w:t xml:space="preserve">definition is that, </w:t>
      </w:r>
      <w:r w:rsidR="00B84452">
        <w:t xml:space="preserve">all language constructs are independent of each other, hence they can be logically combined together to </w:t>
      </w:r>
      <w:r w:rsidR="001569B4">
        <w:t xml:space="preserve">control and make data structures as necessary </w:t>
      </w:r>
      <w:r w:rsidR="001569B4">
        <w:fldChar w:fldCharType="begin" w:fldLock="1"/>
      </w:r>
      <w:r w:rsidR="009652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569B4">
        <w:fldChar w:fldCharType="separate"/>
      </w:r>
      <w:r w:rsidR="001569B4" w:rsidRPr="001569B4">
        <w:rPr>
          <w:noProof/>
        </w:rPr>
        <w:t>[1]</w:t>
      </w:r>
      <w:r w:rsidR="001569B4">
        <w:fldChar w:fldCharType="end"/>
      </w:r>
      <w:r w:rsidR="00FB22C7">
        <w:t>. If the constructs are independent of each other, they will not behave differently in different contexts. Hence, languages that have context-dependent syntax are not orthogonal</w:t>
      </w:r>
      <w:r w:rsidR="00B30F0D">
        <w:t xml:space="preserve">. Moreover, languages that have many exceptions in rules, such as return types or parameter passing, are not orthogonal. </w:t>
      </w:r>
    </w:p>
    <w:p w:rsidR="00B30F0D" w:rsidRDefault="00B30F0D" w:rsidP="009732CB">
      <w:pPr>
        <w:pStyle w:val="ListParagraph"/>
      </w:pPr>
    </w:p>
    <w:p w:rsidR="00A059FB" w:rsidRDefault="00A059FB" w:rsidP="00A059FB">
      <w:pPr>
        <w:pStyle w:val="ListParagraph"/>
        <w:numPr>
          <w:ilvl w:val="0"/>
          <w:numId w:val="1"/>
        </w:numPr>
      </w:pPr>
      <w:r>
        <w:t>Data types:</w:t>
      </w:r>
    </w:p>
    <w:p w:rsidR="00B30F0D" w:rsidRDefault="00965203" w:rsidP="00B30F0D">
      <w:pPr>
        <w:pStyle w:val="ListParagraph"/>
      </w:pPr>
      <w:r>
        <w:lastRenderedPageBreak/>
        <w:t xml:space="preserve">There should sufficient numbers of data types present in the language such that all types and sizes of data can be accurately represented and stored in the memory </w:t>
      </w:r>
      <w:r>
        <w:fldChar w:fldCharType="begin" w:fldLock="1"/>
      </w:r>
      <w:r w:rsidR="00E0254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965203">
        <w:rPr>
          <w:noProof/>
        </w:rPr>
        <w:t>[1]</w:t>
      </w:r>
      <w:r>
        <w:fldChar w:fldCharType="end"/>
      </w:r>
      <w:r>
        <w:t>.</w:t>
      </w:r>
      <w:r w:rsidR="00480D61">
        <w:t xml:space="preserve"> Some languages do not have a primitive data type for string or Boolean, and this often reduces the readability and writability of the language as these variables have to be expressed as something they are not.</w:t>
      </w:r>
    </w:p>
    <w:p w:rsidR="00965203" w:rsidRDefault="00965203" w:rsidP="00B30F0D">
      <w:pPr>
        <w:pStyle w:val="ListParagraph"/>
      </w:pPr>
    </w:p>
    <w:p w:rsidR="0031142E" w:rsidRDefault="00A059FB" w:rsidP="0031142E">
      <w:pPr>
        <w:pStyle w:val="ListParagraph"/>
        <w:numPr>
          <w:ilvl w:val="0"/>
          <w:numId w:val="1"/>
        </w:numPr>
      </w:pPr>
      <w:r>
        <w:t>Syntax design:</w:t>
      </w:r>
    </w:p>
    <w:p w:rsidR="0031142E" w:rsidRDefault="0031142E" w:rsidP="0031142E">
      <w:pPr>
        <w:pStyle w:val="ListParagraph"/>
      </w:pPr>
      <w:r>
        <w:t>Syntax is essentially the building blocks of a language. Logical syntax that reflect their purpose clearly is an obvious aid to readability.</w:t>
      </w:r>
      <w:r w:rsidR="00770D92">
        <w:t xml:space="preserve"> Another point to consider is the way c</w:t>
      </w:r>
      <w:r w:rsidR="00CF705A">
        <w:t>ompound statements are designed. In many languages, compound statements or statement groups are not easily readable as it is hard to judge the hierarchies of the statements, and where they began/end.</w:t>
      </w:r>
      <w:r w:rsidR="00E02547">
        <w:t xml:space="preserve"> </w:t>
      </w:r>
    </w:p>
    <w:p w:rsidR="007F2555" w:rsidRDefault="007F2555" w:rsidP="0031142E">
      <w:pPr>
        <w:pStyle w:val="ListParagraph"/>
      </w:pPr>
    </w:p>
    <w:p w:rsidR="00662821" w:rsidRDefault="00662821" w:rsidP="00A059FB">
      <w:pPr>
        <w:pStyle w:val="ListParagraph"/>
        <w:numPr>
          <w:ilvl w:val="0"/>
          <w:numId w:val="1"/>
        </w:numPr>
      </w:pPr>
      <w:r>
        <w:t>Comment style:</w:t>
      </w:r>
    </w:p>
    <w:p w:rsidR="00E02547" w:rsidRDefault="00BF2871" w:rsidP="00BF2871">
      <w:pPr>
        <w:pStyle w:val="ListParagraph"/>
      </w:pPr>
      <w:r>
        <w:t>Comments make a code re</w:t>
      </w:r>
      <w:r w:rsidR="00E02547">
        <w:t>adable as they usually describe</w:t>
      </w:r>
      <w:r>
        <w:t xml:space="preserve"> what is happening in the code and </w:t>
      </w:r>
      <w:r w:rsidR="00E02547">
        <w:t>its</w:t>
      </w:r>
      <w:r>
        <w:t xml:space="preserve"> purpose. However,</w:t>
      </w:r>
      <w:r w:rsidR="00E02547">
        <w:t xml:space="preserve"> how these comments are structured affect</w:t>
      </w:r>
      <w:r>
        <w:t xml:space="preserve"> reliability as well</w:t>
      </w:r>
      <w:r w:rsidR="002B4D26">
        <w:t>. The</w:t>
      </w:r>
      <w:r w:rsidR="00E02547">
        <w:t>re are mainly 2</w:t>
      </w:r>
      <w:r w:rsidR="002B4D26">
        <w:t xml:space="preserve"> types of comments</w:t>
      </w:r>
      <w:r w:rsidR="00E02547">
        <w:t xml:space="preserve">: single line comment and multi-line comment/ block comment. </w:t>
      </w:r>
      <w:r w:rsidR="002B4D26">
        <w:t>Among programmers, it is</w:t>
      </w:r>
      <w:r w:rsidR="00E02547">
        <w:t xml:space="preserve">  general consensus that single line comments are more readable than block comment, as it often becomes difficult to understand where the comment stops and code starts again, especially if someone is using a non-color coded environment </w:t>
      </w:r>
      <w:r w:rsidR="00E02547">
        <w:fldChar w:fldCharType="begin" w:fldLock="1"/>
      </w:r>
      <w:r w:rsidR="00B64EC5">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02547">
        <w:fldChar w:fldCharType="separate"/>
      </w:r>
      <w:r w:rsidR="00E02547" w:rsidRPr="00E02547">
        <w:rPr>
          <w:noProof/>
        </w:rPr>
        <w:t>[5]</w:t>
      </w:r>
      <w:r w:rsidR="00E02547">
        <w:fldChar w:fldCharType="end"/>
      </w:r>
      <w:r w:rsidR="00E02547">
        <w:t>.</w:t>
      </w:r>
    </w:p>
    <w:p w:rsidR="00BF2871" w:rsidRDefault="002B4D26" w:rsidP="00BF2871">
      <w:pPr>
        <w:pStyle w:val="ListParagraph"/>
      </w:pPr>
      <w:r>
        <w:t xml:space="preserve"> </w:t>
      </w:r>
    </w:p>
    <w:p w:rsidR="00662821" w:rsidRDefault="00662821" w:rsidP="00A059FB">
      <w:pPr>
        <w:pStyle w:val="ListParagraph"/>
        <w:numPr>
          <w:ilvl w:val="0"/>
          <w:numId w:val="1"/>
        </w:numPr>
      </w:pPr>
      <w:r>
        <w:t>Indentation/White spacing:</w:t>
      </w:r>
    </w:p>
    <w:p w:rsidR="004B3768" w:rsidRDefault="004B3768" w:rsidP="00BE2491">
      <w:pPr>
        <w:pStyle w:val="ListParagraph"/>
        <w:spacing w:line="228" w:lineRule="auto"/>
      </w:pPr>
      <w:r>
        <w:t>White spacin</w:t>
      </w:r>
      <w:r w:rsidR="00500C1E">
        <w:t>g, or gaps in between lines of code</w:t>
      </w:r>
      <w:r>
        <w:t>, are treated differently in different languages. In some languages, white spaces are simply disregarded and no indentation is needed for the code to function properly.</w:t>
      </w:r>
      <w:r w:rsidR="00FB3B30">
        <w:t xml:space="preserve"> However, indented code is far more readable than non-indented code, as the indentations make the hierarchy of compound statements much more apparent. Therefore, languages that enforce indentation for loops or conditional statements, have much better readability. </w:t>
      </w:r>
      <w:r w:rsidR="00D238EE">
        <w:t xml:space="preserve">Languages that enforce every new instruction to be on a new line are also more readable. </w:t>
      </w:r>
    </w:p>
    <w:p w:rsidR="00D238EE" w:rsidRDefault="00D238EE" w:rsidP="004B3768">
      <w:pPr>
        <w:pStyle w:val="ListParagraph"/>
      </w:pPr>
    </w:p>
    <w:p w:rsidR="00662821" w:rsidRDefault="00662821" w:rsidP="00A059FB">
      <w:pPr>
        <w:pStyle w:val="ListParagraph"/>
        <w:numPr>
          <w:ilvl w:val="0"/>
          <w:numId w:val="1"/>
        </w:numPr>
      </w:pPr>
      <w:r>
        <w:t>Variable naming conventions:</w:t>
      </w:r>
    </w:p>
    <w:p w:rsidR="00802686" w:rsidRDefault="00802686" w:rsidP="00802686">
      <w:pPr>
        <w:pStyle w:val="ListParagraph"/>
      </w:pPr>
      <w:r>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p>
    <w:p w:rsidR="00802686" w:rsidRDefault="00802686" w:rsidP="00802686">
      <w:pPr>
        <w:pStyle w:val="ListParagraph"/>
      </w:pPr>
    </w:p>
    <w:p w:rsidR="00A059FB" w:rsidRDefault="00A059FB" w:rsidP="00A059FB">
      <w:pPr>
        <w:pStyle w:val="ListParagraph"/>
        <w:numPr>
          <w:ilvl w:val="0"/>
          <w:numId w:val="1"/>
        </w:numPr>
      </w:pPr>
      <w:r>
        <w:t>Support for abstraction:</w:t>
      </w:r>
    </w:p>
    <w:p w:rsidR="00276193" w:rsidRDefault="00153428" w:rsidP="00276193">
      <w:pPr>
        <w:pStyle w:val="ListParagraph"/>
      </w:pPr>
      <w:r>
        <w:t xml:space="preserve">When it comes to readability and writability, support for abstraction is paramount. </w:t>
      </w:r>
      <w:r w:rsidR="00CD33D2">
        <w:t xml:space="preserve">Using classes to </w:t>
      </w:r>
      <w:r w:rsidR="00DF25A0">
        <w:t xml:space="preserve">encapsulate elements of an object, using functions to declare procedures only once and use them multiple times, all contribute to making the code readable and cluster-free. </w:t>
      </w:r>
    </w:p>
    <w:p w:rsidR="00DF25A0" w:rsidRDefault="00DF25A0" w:rsidP="00276193">
      <w:pPr>
        <w:pStyle w:val="ListParagraph"/>
      </w:pPr>
    </w:p>
    <w:p w:rsidR="00A059FB" w:rsidRDefault="00A059FB" w:rsidP="00A059FB">
      <w:pPr>
        <w:pStyle w:val="ListParagraph"/>
        <w:numPr>
          <w:ilvl w:val="0"/>
          <w:numId w:val="1"/>
        </w:numPr>
      </w:pPr>
      <w:r>
        <w:t>Expressivity:</w:t>
      </w:r>
    </w:p>
    <w:p w:rsidR="00DF25A0" w:rsidRDefault="00DF25A0" w:rsidP="00DF25A0">
      <w:pPr>
        <w:pStyle w:val="ListParagraph"/>
      </w:pPr>
      <w:r>
        <w:t>Expressivity refers to the powe</w:t>
      </w:r>
      <w:r w:rsidR="00ED5002">
        <w:t xml:space="preserve">r of a language by which it can express complex procedures using short notation or fewer lines of code. This in turn leads to a bigger number </w:t>
      </w:r>
      <w:r w:rsidR="00972C14">
        <w:t>of constructs in the code, some of which are quite powerful and</w:t>
      </w:r>
      <w:r w:rsidR="00C628CC">
        <w:t xml:space="preserve"> hence might reduce the overall simplicity of the code. However, fewer lines of code usually reduce the time needed for a reader to understand it</w:t>
      </w:r>
      <w:r w:rsidR="00B64EC5">
        <w:t xml:space="preserve"> </w:t>
      </w:r>
      <w:r w:rsidR="00B64EC5">
        <w:fldChar w:fldCharType="begin" w:fldLock="1"/>
      </w:r>
      <w:r w:rsidR="00B64EC5">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operties":{"noteIndex":0},"schema":"https://github.com/citation-style-language/schema/raw/master/csl-citation.json"}</w:instrText>
      </w:r>
      <w:r w:rsidR="00B64EC5">
        <w:fldChar w:fldCharType="separate"/>
      </w:r>
      <w:r w:rsidR="00B64EC5" w:rsidRPr="00B64EC5">
        <w:rPr>
          <w:noProof/>
        </w:rPr>
        <w:t>[1]</w:t>
      </w:r>
      <w:r w:rsidR="00B64EC5">
        <w:fldChar w:fldCharType="end"/>
      </w:r>
      <w:r w:rsidR="00C628CC">
        <w:t>.</w:t>
      </w:r>
      <w:r w:rsidR="00B64EC5">
        <w:t xml:space="preserve"> </w:t>
      </w:r>
    </w:p>
    <w:p w:rsidR="00C628CC" w:rsidRDefault="00C628CC" w:rsidP="00DF25A0">
      <w:pPr>
        <w:pStyle w:val="ListParagraph"/>
      </w:pPr>
    </w:p>
    <w:p w:rsidR="00A059FB" w:rsidRDefault="00A059FB" w:rsidP="00A059FB">
      <w:pPr>
        <w:pStyle w:val="ListParagraph"/>
        <w:numPr>
          <w:ilvl w:val="0"/>
          <w:numId w:val="1"/>
        </w:numPr>
      </w:pPr>
      <w:r>
        <w:t>Type chec</w:t>
      </w:r>
      <w:r w:rsidR="006D672D">
        <w:t>king:</w:t>
      </w:r>
    </w:p>
    <w:p w:rsidR="00C628CC" w:rsidRDefault="00B64EC5" w:rsidP="00C628CC">
      <w:pPr>
        <w:pStyle w:val="ListParagraph"/>
      </w:pPr>
      <w:r>
        <w:t>All languages check for type errors now, but the main ques</w:t>
      </w:r>
      <w:r w:rsidR="008A79AC">
        <w:t>tion</w:t>
      </w:r>
      <w:r>
        <w:t xml:space="preserve"> is when this checking is done. </w:t>
      </w:r>
      <w:r w:rsidR="008A79AC">
        <w:t xml:space="preserve">Run-time type checking reduces the efficiency of the program greatly, hence compile-time type checking is more </w:t>
      </w:r>
      <w:r w:rsidR="008A79AC">
        <w:lastRenderedPageBreak/>
        <w:t xml:space="preserve">reliable and desirable. </w:t>
      </w:r>
      <w:r w:rsidR="00A95BAE">
        <w:t>Moreover, the earlier errors are detected (usually by compiler), the easier and less expensive it is to fix the error.</w:t>
      </w:r>
    </w:p>
    <w:p w:rsidR="00A95BAE" w:rsidRDefault="00A95BAE" w:rsidP="00C628CC">
      <w:pPr>
        <w:pStyle w:val="ListParagraph"/>
      </w:pPr>
    </w:p>
    <w:p w:rsidR="006D672D" w:rsidRDefault="006D672D" w:rsidP="00A059FB">
      <w:pPr>
        <w:pStyle w:val="ListParagraph"/>
        <w:numPr>
          <w:ilvl w:val="0"/>
          <w:numId w:val="1"/>
        </w:numPr>
      </w:pPr>
      <w:r>
        <w:t>Exception Handling:</w:t>
      </w:r>
    </w:p>
    <w:p w:rsidR="00A95BAE" w:rsidRDefault="00A95BAE" w:rsidP="00A95BAE">
      <w:pPr>
        <w:pStyle w:val="ListParagraph"/>
      </w:pPr>
      <w:r>
        <w:t>Regardless of the number of checks done in compilation, there will always be unforeseen circumstances in runtime. What facilities a language provides in dealing with these unpredictable or predictable unwanted circumstances is important, as otherwise programmers canno</w:t>
      </w:r>
      <w:r w:rsidR="000E3308">
        <w:t>t make a stable program that runs reliably or gives reproducible results.</w:t>
      </w:r>
    </w:p>
    <w:p w:rsidR="000E3308" w:rsidRDefault="000E3308" w:rsidP="00A95BAE">
      <w:pPr>
        <w:pStyle w:val="ListParagraph"/>
      </w:pPr>
    </w:p>
    <w:p w:rsidR="00E81795" w:rsidRDefault="006D672D" w:rsidP="00E81795">
      <w:pPr>
        <w:pStyle w:val="ListParagraph"/>
        <w:numPr>
          <w:ilvl w:val="0"/>
          <w:numId w:val="1"/>
        </w:numPr>
      </w:pPr>
      <w:r>
        <w:t xml:space="preserve">Restricted </w:t>
      </w:r>
      <w:r w:rsidR="00E81795">
        <w:t>aliasing</w:t>
      </w:r>
      <w:r>
        <w:t xml:space="preserve">: </w:t>
      </w:r>
    </w:p>
    <w:p w:rsidR="006D672D"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p w:rsidR="001C1300" w:rsidRDefault="00B0408B" w:rsidP="001C1300">
      <w:r>
        <w:t>The above factors, and what should/ should not be their values for a readable, writable and reliable language is summarized in the table below:</w:t>
      </w:r>
    </w:p>
    <w:p w:rsidR="00B0408B" w:rsidRDefault="00B0408B" w:rsidP="00B0408B">
      <w:pPr>
        <w:pStyle w:val="Caption"/>
        <w:keepNext/>
      </w:pPr>
      <w:r>
        <w:t xml:space="preserve">Table </w:t>
      </w:r>
      <w:r w:rsidR="0092195B">
        <w:fldChar w:fldCharType="begin"/>
      </w:r>
      <w:r w:rsidR="0092195B">
        <w:instrText xml:space="preserve"> SEQ Table \* ARABIC </w:instrText>
      </w:r>
      <w:r w:rsidR="0092195B">
        <w:fldChar w:fldCharType="separate"/>
      </w:r>
      <w:r>
        <w:rPr>
          <w:noProof/>
        </w:rPr>
        <w:t>2</w:t>
      </w:r>
      <w:r w:rsidR="0092195B">
        <w:rPr>
          <w:noProof/>
        </w:rPr>
        <w:fldChar w:fldCharType="end"/>
      </w:r>
      <w:r>
        <w:t xml:space="preserve"> Metrics to define readability, writability and reliability of languages</w:t>
      </w:r>
    </w:p>
    <w:tbl>
      <w:tblPr>
        <w:tblStyle w:val="GridTable1Light"/>
        <w:tblW w:w="0" w:type="auto"/>
        <w:tblLook w:val="0420" w:firstRow="1" w:lastRow="0" w:firstColumn="0" w:lastColumn="0" w:noHBand="0" w:noVBand="1"/>
      </w:tblPr>
      <w:tblGrid>
        <w:gridCol w:w="794"/>
        <w:gridCol w:w="913"/>
        <w:gridCol w:w="721"/>
        <w:gridCol w:w="767"/>
        <w:gridCol w:w="706"/>
        <w:gridCol w:w="853"/>
        <w:gridCol w:w="825"/>
        <w:gridCol w:w="782"/>
        <w:gridCol w:w="808"/>
        <w:gridCol w:w="650"/>
        <w:gridCol w:w="808"/>
        <w:gridCol w:w="723"/>
      </w:tblGrid>
      <w:tr w:rsidR="00B0408B" w:rsidRPr="0001752A" w:rsidTr="00B0408B">
        <w:trPr>
          <w:cnfStyle w:val="100000000000" w:firstRow="1" w:lastRow="0" w:firstColumn="0" w:lastColumn="0" w:oddVBand="0" w:evenVBand="0" w:oddHBand="0" w:evenHBand="0" w:firstRowFirstColumn="0" w:firstRowLastColumn="0" w:lastRowFirstColumn="0" w:lastRowLastColumn="0"/>
        </w:trPr>
        <w:tc>
          <w:tcPr>
            <w:tcW w:w="794" w:type="dxa"/>
          </w:tcPr>
          <w:p w:rsidR="00B0408B" w:rsidRPr="0001752A" w:rsidRDefault="00B0408B" w:rsidP="00372C60">
            <w:pPr>
              <w:rPr>
                <w:sz w:val="12"/>
                <w:szCs w:val="12"/>
              </w:rPr>
            </w:pPr>
            <w:r w:rsidRPr="0001752A">
              <w:rPr>
                <w:sz w:val="12"/>
                <w:szCs w:val="12"/>
              </w:rPr>
              <w:t>Simplicity</w:t>
            </w:r>
          </w:p>
        </w:tc>
        <w:tc>
          <w:tcPr>
            <w:tcW w:w="913" w:type="dxa"/>
          </w:tcPr>
          <w:p w:rsidR="00B0408B" w:rsidRPr="0001752A" w:rsidRDefault="00B0408B" w:rsidP="00372C60">
            <w:pPr>
              <w:rPr>
                <w:sz w:val="12"/>
                <w:szCs w:val="12"/>
              </w:rPr>
            </w:pPr>
            <w:r w:rsidRPr="0001752A">
              <w:rPr>
                <w:sz w:val="12"/>
                <w:szCs w:val="12"/>
              </w:rPr>
              <w:t>Orthogonality</w:t>
            </w:r>
          </w:p>
        </w:tc>
        <w:tc>
          <w:tcPr>
            <w:tcW w:w="721" w:type="dxa"/>
          </w:tcPr>
          <w:p w:rsidR="00B0408B" w:rsidRPr="0001752A" w:rsidRDefault="00B0408B" w:rsidP="00372C60">
            <w:pPr>
              <w:rPr>
                <w:sz w:val="12"/>
                <w:szCs w:val="12"/>
              </w:rPr>
            </w:pPr>
            <w:r w:rsidRPr="0001752A">
              <w:rPr>
                <w:sz w:val="12"/>
                <w:szCs w:val="12"/>
              </w:rPr>
              <w:t>Data type</w:t>
            </w:r>
          </w:p>
        </w:tc>
        <w:tc>
          <w:tcPr>
            <w:tcW w:w="767" w:type="dxa"/>
          </w:tcPr>
          <w:p w:rsidR="00B0408B" w:rsidRPr="0001752A" w:rsidRDefault="00B0408B" w:rsidP="00372C60">
            <w:pPr>
              <w:rPr>
                <w:sz w:val="12"/>
                <w:szCs w:val="12"/>
              </w:rPr>
            </w:pPr>
            <w:r w:rsidRPr="0001752A">
              <w:rPr>
                <w:sz w:val="12"/>
                <w:szCs w:val="12"/>
              </w:rPr>
              <w:t>Syntax design</w:t>
            </w:r>
          </w:p>
        </w:tc>
        <w:tc>
          <w:tcPr>
            <w:tcW w:w="706" w:type="dxa"/>
          </w:tcPr>
          <w:p w:rsidR="00B0408B" w:rsidRPr="0001752A" w:rsidRDefault="00B0408B" w:rsidP="00372C60">
            <w:pPr>
              <w:rPr>
                <w:sz w:val="12"/>
                <w:szCs w:val="12"/>
              </w:rPr>
            </w:pPr>
            <w:r w:rsidRPr="0001752A">
              <w:rPr>
                <w:sz w:val="12"/>
                <w:szCs w:val="12"/>
              </w:rPr>
              <w:t>Comment style</w:t>
            </w:r>
          </w:p>
        </w:tc>
        <w:tc>
          <w:tcPr>
            <w:tcW w:w="853" w:type="dxa"/>
          </w:tcPr>
          <w:p w:rsidR="00B0408B" w:rsidRPr="0001752A" w:rsidRDefault="00B0408B" w:rsidP="00372C60">
            <w:pPr>
              <w:rPr>
                <w:sz w:val="12"/>
                <w:szCs w:val="12"/>
              </w:rPr>
            </w:pPr>
            <w:r w:rsidRPr="0001752A">
              <w:rPr>
                <w:sz w:val="12"/>
                <w:szCs w:val="12"/>
              </w:rPr>
              <w:t>Whitespace /indentation</w:t>
            </w:r>
          </w:p>
        </w:tc>
        <w:tc>
          <w:tcPr>
            <w:tcW w:w="825" w:type="dxa"/>
          </w:tcPr>
          <w:p w:rsidR="00B0408B" w:rsidRPr="0001752A" w:rsidRDefault="00B0408B" w:rsidP="00372C60">
            <w:pPr>
              <w:rPr>
                <w:sz w:val="12"/>
                <w:szCs w:val="12"/>
              </w:rPr>
            </w:pPr>
            <w:r w:rsidRPr="0001752A">
              <w:rPr>
                <w:sz w:val="12"/>
                <w:szCs w:val="12"/>
              </w:rPr>
              <w:t>Variable naming conventions</w:t>
            </w:r>
          </w:p>
        </w:tc>
        <w:tc>
          <w:tcPr>
            <w:tcW w:w="782" w:type="dxa"/>
          </w:tcPr>
          <w:p w:rsidR="00B0408B" w:rsidRPr="0001752A" w:rsidRDefault="00B0408B" w:rsidP="00372C60">
            <w:pPr>
              <w:rPr>
                <w:sz w:val="12"/>
                <w:szCs w:val="12"/>
              </w:rPr>
            </w:pPr>
            <w:r w:rsidRPr="0001752A">
              <w:rPr>
                <w:sz w:val="12"/>
                <w:szCs w:val="12"/>
              </w:rPr>
              <w:t>Support of abstraction</w:t>
            </w:r>
          </w:p>
        </w:tc>
        <w:tc>
          <w:tcPr>
            <w:tcW w:w="808" w:type="dxa"/>
          </w:tcPr>
          <w:p w:rsidR="00B0408B" w:rsidRPr="0001752A" w:rsidRDefault="00B0408B" w:rsidP="00372C60">
            <w:pPr>
              <w:rPr>
                <w:sz w:val="12"/>
                <w:szCs w:val="12"/>
              </w:rPr>
            </w:pPr>
            <w:r w:rsidRPr="0001752A">
              <w:rPr>
                <w:sz w:val="12"/>
                <w:szCs w:val="12"/>
              </w:rPr>
              <w:t>Expressivity</w:t>
            </w:r>
          </w:p>
        </w:tc>
        <w:tc>
          <w:tcPr>
            <w:tcW w:w="650" w:type="dxa"/>
          </w:tcPr>
          <w:p w:rsidR="00B0408B" w:rsidRPr="0001752A" w:rsidRDefault="00B0408B" w:rsidP="00372C60">
            <w:pPr>
              <w:rPr>
                <w:sz w:val="12"/>
                <w:szCs w:val="12"/>
              </w:rPr>
            </w:pPr>
            <w:r w:rsidRPr="0001752A">
              <w:rPr>
                <w:sz w:val="12"/>
                <w:szCs w:val="12"/>
              </w:rPr>
              <w:t>Type checking</w:t>
            </w:r>
          </w:p>
        </w:tc>
        <w:tc>
          <w:tcPr>
            <w:tcW w:w="808" w:type="dxa"/>
          </w:tcPr>
          <w:p w:rsidR="00B0408B" w:rsidRPr="0001752A" w:rsidRDefault="00B0408B" w:rsidP="00372C60">
            <w:pPr>
              <w:rPr>
                <w:sz w:val="12"/>
                <w:szCs w:val="12"/>
              </w:rPr>
            </w:pPr>
            <w:r w:rsidRPr="0001752A">
              <w:rPr>
                <w:sz w:val="12"/>
                <w:szCs w:val="12"/>
              </w:rPr>
              <w:t>Exception handling</w:t>
            </w:r>
          </w:p>
        </w:tc>
        <w:tc>
          <w:tcPr>
            <w:tcW w:w="723" w:type="dxa"/>
          </w:tcPr>
          <w:p w:rsidR="00B0408B" w:rsidRPr="0001752A" w:rsidRDefault="00B0408B" w:rsidP="00372C60">
            <w:pPr>
              <w:rPr>
                <w:sz w:val="12"/>
                <w:szCs w:val="12"/>
              </w:rPr>
            </w:pPr>
            <w:r w:rsidRPr="0001752A">
              <w:rPr>
                <w:sz w:val="12"/>
                <w:szCs w:val="12"/>
              </w:rPr>
              <w:t>Restricted aliasing</w:t>
            </w:r>
          </w:p>
        </w:tc>
      </w:tr>
      <w:tr w:rsidR="00B0408B" w:rsidRPr="0001752A" w:rsidTr="00B0408B">
        <w:tc>
          <w:tcPr>
            <w:tcW w:w="794" w:type="dxa"/>
          </w:tcPr>
          <w:p w:rsidR="00B0408B" w:rsidRDefault="00B0408B" w:rsidP="00372C60">
            <w:pPr>
              <w:rPr>
                <w:sz w:val="12"/>
                <w:szCs w:val="12"/>
              </w:rPr>
            </w:pPr>
            <w:r w:rsidRPr="0001752A">
              <w:rPr>
                <w:sz w:val="12"/>
                <w:szCs w:val="12"/>
              </w:rPr>
              <w:t>Number of constructs</w:t>
            </w:r>
          </w:p>
          <w:p w:rsidR="00B0408B" w:rsidRPr="0001752A" w:rsidRDefault="00B0408B" w:rsidP="00372C60">
            <w:pPr>
              <w:rPr>
                <w:sz w:val="12"/>
                <w:szCs w:val="12"/>
              </w:rPr>
            </w:pPr>
            <w:r>
              <w:rPr>
                <w:sz w:val="12"/>
                <w:szCs w:val="12"/>
              </w:rPr>
              <w:t>(lesser the better)</w:t>
            </w:r>
          </w:p>
        </w:tc>
        <w:tc>
          <w:tcPr>
            <w:tcW w:w="913" w:type="dxa"/>
          </w:tcPr>
          <w:p w:rsidR="00B0408B" w:rsidRDefault="00B0408B" w:rsidP="00372C60">
            <w:pPr>
              <w:rPr>
                <w:sz w:val="12"/>
                <w:szCs w:val="12"/>
              </w:rPr>
            </w:pPr>
            <w:r w:rsidRPr="0001752A">
              <w:rPr>
                <w:sz w:val="12"/>
                <w:szCs w:val="12"/>
              </w:rPr>
              <w:t>Context dependent syntax</w:t>
            </w:r>
            <w:r>
              <w:rPr>
                <w:sz w:val="12"/>
                <w:szCs w:val="12"/>
              </w:rPr>
              <w:t>?</w:t>
            </w:r>
          </w:p>
          <w:p w:rsidR="00B0408B" w:rsidRPr="0001752A" w:rsidRDefault="00B0408B" w:rsidP="00372C60">
            <w:pPr>
              <w:rPr>
                <w:sz w:val="12"/>
                <w:szCs w:val="12"/>
              </w:rPr>
            </w:pPr>
            <w:r>
              <w:rPr>
                <w:sz w:val="12"/>
                <w:szCs w:val="12"/>
              </w:rPr>
              <w:t>(should not be)</w:t>
            </w:r>
          </w:p>
        </w:tc>
        <w:tc>
          <w:tcPr>
            <w:tcW w:w="721" w:type="dxa"/>
          </w:tcPr>
          <w:p w:rsidR="00B0408B" w:rsidRDefault="00B0408B" w:rsidP="00372C60">
            <w:pPr>
              <w:rPr>
                <w:sz w:val="12"/>
                <w:szCs w:val="12"/>
              </w:rPr>
            </w:pPr>
            <w:r w:rsidRPr="0001752A">
              <w:rPr>
                <w:sz w:val="12"/>
                <w:szCs w:val="12"/>
              </w:rPr>
              <w:t>Support available for all data necessity?</w:t>
            </w:r>
          </w:p>
          <w:p w:rsidR="00B0408B" w:rsidRPr="0001752A" w:rsidRDefault="00B0408B" w:rsidP="00372C60">
            <w:pPr>
              <w:rPr>
                <w:sz w:val="12"/>
                <w:szCs w:val="12"/>
              </w:rPr>
            </w:pPr>
            <w:r>
              <w:rPr>
                <w:sz w:val="12"/>
                <w:szCs w:val="12"/>
              </w:rPr>
              <w:t>(should be available)</w:t>
            </w:r>
          </w:p>
        </w:tc>
        <w:tc>
          <w:tcPr>
            <w:tcW w:w="767" w:type="dxa"/>
          </w:tcPr>
          <w:p w:rsidR="00B0408B" w:rsidRDefault="00B0408B" w:rsidP="00372C60">
            <w:pPr>
              <w:rPr>
                <w:sz w:val="12"/>
                <w:szCs w:val="12"/>
              </w:rPr>
            </w:pPr>
            <w:r w:rsidRPr="0001752A">
              <w:rPr>
                <w:sz w:val="12"/>
                <w:szCs w:val="12"/>
              </w:rPr>
              <w:t>Form and meaning</w:t>
            </w:r>
          </w:p>
          <w:p w:rsidR="00B0408B" w:rsidRPr="0001752A" w:rsidRDefault="00B0408B" w:rsidP="00372C60">
            <w:pPr>
              <w:rPr>
                <w:sz w:val="12"/>
                <w:szCs w:val="12"/>
              </w:rPr>
            </w:pPr>
            <w:r>
              <w:rPr>
                <w:sz w:val="12"/>
                <w:szCs w:val="12"/>
              </w:rPr>
              <w:t>(should be related to the meaning)</w:t>
            </w:r>
          </w:p>
        </w:tc>
        <w:tc>
          <w:tcPr>
            <w:tcW w:w="706" w:type="dxa"/>
          </w:tcPr>
          <w:p w:rsidR="00B0408B" w:rsidRDefault="00B0408B" w:rsidP="00372C60">
            <w:pPr>
              <w:rPr>
                <w:sz w:val="12"/>
                <w:szCs w:val="12"/>
              </w:rPr>
            </w:pPr>
            <w:r w:rsidRPr="0001752A">
              <w:rPr>
                <w:sz w:val="12"/>
                <w:szCs w:val="12"/>
              </w:rPr>
              <w:t>Allows single line?</w:t>
            </w:r>
          </w:p>
          <w:p w:rsidR="00B0408B" w:rsidRPr="0001752A" w:rsidRDefault="00B0408B" w:rsidP="00372C60">
            <w:pPr>
              <w:rPr>
                <w:sz w:val="12"/>
                <w:szCs w:val="12"/>
              </w:rPr>
            </w:pPr>
            <w:r>
              <w:rPr>
                <w:sz w:val="12"/>
                <w:szCs w:val="12"/>
              </w:rPr>
              <w:t>(should allow)</w:t>
            </w:r>
          </w:p>
        </w:tc>
        <w:tc>
          <w:tcPr>
            <w:tcW w:w="853" w:type="dxa"/>
          </w:tcPr>
          <w:p w:rsidR="00B0408B" w:rsidRDefault="00B0408B" w:rsidP="00372C60">
            <w:pPr>
              <w:rPr>
                <w:sz w:val="12"/>
                <w:szCs w:val="12"/>
              </w:rPr>
            </w:pPr>
            <w:r w:rsidRPr="0001752A">
              <w:rPr>
                <w:sz w:val="12"/>
                <w:szCs w:val="12"/>
              </w:rPr>
              <w:t>Indented?</w:t>
            </w:r>
          </w:p>
          <w:p w:rsidR="00B0408B" w:rsidRPr="0001752A" w:rsidRDefault="00B0408B" w:rsidP="00372C60">
            <w:pPr>
              <w:rPr>
                <w:sz w:val="12"/>
                <w:szCs w:val="12"/>
              </w:rPr>
            </w:pPr>
            <w:r>
              <w:rPr>
                <w:sz w:val="12"/>
                <w:szCs w:val="12"/>
              </w:rPr>
              <w:t>(should be)</w:t>
            </w:r>
          </w:p>
        </w:tc>
        <w:tc>
          <w:tcPr>
            <w:tcW w:w="825" w:type="dxa"/>
          </w:tcPr>
          <w:p w:rsidR="00B0408B" w:rsidRDefault="00B0408B" w:rsidP="00372C60">
            <w:pPr>
              <w:rPr>
                <w:sz w:val="12"/>
                <w:szCs w:val="12"/>
              </w:rPr>
            </w:pPr>
            <w:r w:rsidRPr="0001752A">
              <w:rPr>
                <w:sz w:val="12"/>
                <w:szCs w:val="12"/>
              </w:rPr>
              <w:t>Enforced by language?</w:t>
            </w:r>
          </w:p>
          <w:p w:rsidR="00B0408B" w:rsidRPr="0001752A" w:rsidRDefault="00B0408B" w:rsidP="00372C60">
            <w:pPr>
              <w:rPr>
                <w:sz w:val="12"/>
                <w:szCs w:val="12"/>
              </w:rPr>
            </w:pPr>
            <w:r>
              <w:rPr>
                <w:sz w:val="12"/>
                <w:szCs w:val="12"/>
              </w:rPr>
              <w:t>(should be)</w:t>
            </w:r>
          </w:p>
        </w:tc>
        <w:tc>
          <w:tcPr>
            <w:tcW w:w="782" w:type="dxa"/>
          </w:tcPr>
          <w:p w:rsidR="00B0408B" w:rsidRDefault="00B0408B" w:rsidP="00372C60">
            <w:pPr>
              <w:rPr>
                <w:sz w:val="12"/>
                <w:szCs w:val="12"/>
              </w:rPr>
            </w:pPr>
            <w:r w:rsidRPr="0001752A">
              <w:rPr>
                <w:sz w:val="12"/>
                <w:szCs w:val="12"/>
              </w:rPr>
              <w:t>Level of support</w:t>
            </w:r>
          </w:p>
          <w:p w:rsidR="00B0408B" w:rsidRPr="0001752A" w:rsidRDefault="00B0408B" w:rsidP="00372C60">
            <w:pPr>
              <w:rPr>
                <w:sz w:val="12"/>
                <w:szCs w:val="12"/>
              </w:rPr>
            </w:pPr>
            <w:r>
              <w:rPr>
                <w:sz w:val="12"/>
                <w:szCs w:val="12"/>
              </w:rPr>
              <w:t>(should be high level support)</w:t>
            </w:r>
          </w:p>
        </w:tc>
        <w:tc>
          <w:tcPr>
            <w:tcW w:w="808" w:type="dxa"/>
          </w:tcPr>
          <w:p w:rsidR="00B0408B" w:rsidRDefault="00B0408B" w:rsidP="00372C60">
            <w:pPr>
              <w:rPr>
                <w:sz w:val="12"/>
                <w:szCs w:val="12"/>
              </w:rPr>
            </w:pPr>
            <w:r w:rsidRPr="0001752A">
              <w:rPr>
                <w:sz w:val="12"/>
                <w:szCs w:val="12"/>
              </w:rPr>
              <w:t>Average number of lines needed to write a program</w:t>
            </w:r>
          </w:p>
          <w:p w:rsidR="00B0408B" w:rsidRPr="0001752A" w:rsidRDefault="00B0408B" w:rsidP="00372C60">
            <w:pPr>
              <w:rPr>
                <w:sz w:val="12"/>
                <w:szCs w:val="12"/>
              </w:rPr>
            </w:pPr>
            <w:r>
              <w:rPr>
                <w:sz w:val="12"/>
                <w:szCs w:val="12"/>
              </w:rPr>
              <w:t>(should be fewer)</w:t>
            </w:r>
          </w:p>
        </w:tc>
        <w:tc>
          <w:tcPr>
            <w:tcW w:w="650" w:type="dxa"/>
          </w:tcPr>
          <w:p w:rsidR="00B0408B" w:rsidRDefault="00B0408B" w:rsidP="00372C60">
            <w:pPr>
              <w:rPr>
                <w:sz w:val="12"/>
                <w:szCs w:val="12"/>
              </w:rPr>
            </w:pPr>
            <w:r w:rsidRPr="0001752A">
              <w:rPr>
                <w:sz w:val="12"/>
                <w:szCs w:val="12"/>
              </w:rPr>
              <w:t>Done in compile time or run-time?</w:t>
            </w:r>
          </w:p>
          <w:p w:rsidR="00B0408B" w:rsidRPr="0001752A" w:rsidRDefault="00B0408B" w:rsidP="00372C60">
            <w:pPr>
              <w:rPr>
                <w:sz w:val="12"/>
                <w:szCs w:val="12"/>
              </w:rPr>
            </w:pPr>
            <w:r>
              <w:rPr>
                <w:sz w:val="12"/>
                <w:szCs w:val="12"/>
              </w:rPr>
              <w:t>(should be compile time)</w:t>
            </w:r>
          </w:p>
        </w:tc>
        <w:tc>
          <w:tcPr>
            <w:tcW w:w="808" w:type="dxa"/>
          </w:tcPr>
          <w:p w:rsidR="00B0408B" w:rsidRDefault="00B0408B" w:rsidP="00372C60">
            <w:pPr>
              <w:rPr>
                <w:sz w:val="12"/>
                <w:szCs w:val="12"/>
              </w:rPr>
            </w:pPr>
            <w:r w:rsidRPr="0001752A">
              <w:rPr>
                <w:sz w:val="12"/>
                <w:szCs w:val="12"/>
              </w:rPr>
              <w:t>Available?</w:t>
            </w:r>
          </w:p>
          <w:p w:rsidR="00B0408B" w:rsidRPr="0001752A" w:rsidRDefault="00B0408B" w:rsidP="00372C60">
            <w:pPr>
              <w:rPr>
                <w:sz w:val="12"/>
                <w:szCs w:val="12"/>
              </w:rPr>
            </w:pPr>
            <w:r>
              <w:rPr>
                <w:sz w:val="12"/>
                <w:szCs w:val="12"/>
              </w:rPr>
              <w:t>(should be available)</w:t>
            </w:r>
          </w:p>
        </w:tc>
        <w:tc>
          <w:tcPr>
            <w:tcW w:w="723" w:type="dxa"/>
          </w:tcPr>
          <w:p w:rsidR="00B0408B" w:rsidRDefault="00B0408B" w:rsidP="00372C60">
            <w:pPr>
              <w:rPr>
                <w:sz w:val="12"/>
                <w:szCs w:val="12"/>
              </w:rPr>
            </w:pPr>
            <w:r w:rsidRPr="0001752A">
              <w:rPr>
                <w:sz w:val="12"/>
                <w:szCs w:val="12"/>
              </w:rPr>
              <w:t>Provided?</w:t>
            </w:r>
          </w:p>
          <w:p w:rsidR="00B0408B" w:rsidRPr="0001752A" w:rsidRDefault="00B0408B" w:rsidP="00372C60">
            <w:pPr>
              <w:rPr>
                <w:sz w:val="12"/>
                <w:szCs w:val="12"/>
              </w:rPr>
            </w:pPr>
            <w:r>
              <w:rPr>
                <w:sz w:val="12"/>
                <w:szCs w:val="12"/>
              </w:rPr>
              <w:t>(should be provided)</w:t>
            </w:r>
          </w:p>
        </w:tc>
      </w:tr>
      <w:tr w:rsidR="00B0408B" w:rsidRPr="0001752A" w:rsidTr="00B0408B">
        <w:tc>
          <w:tcPr>
            <w:tcW w:w="794" w:type="dxa"/>
          </w:tcPr>
          <w:p w:rsidR="00B0408B" w:rsidRDefault="00B0408B" w:rsidP="00372C60">
            <w:pPr>
              <w:rPr>
                <w:sz w:val="12"/>
                <w:szCs w:val="12"/>
              </w:rPr>
            </w:pPr>
            <w:r w:rsidRPr="0001752A">
              <w:rPr>
                <w:sz w:val="12"/>
                <w:szCs w:val="12"/>
              </w:rPr>
              <w:t>Feature multiplicity</w:t>
            </w:r>
          </w:p>
          <w:p w:rsidR="00B0408B" w:rsidRPr="0001752A" w:rsidRDefault="00B0408B" w:rsidP="00372C60">
            <w:pPr>
              <w:rPr>
                <w:sz w:val="12"/>
                <w:szCs w:val="12"/>
              </w:rPr>
            </w:pPr>
            <w:r>
              <w:rPr>
                <w:sz w:val="12"/>
                <w:szCs w:val="12"/>
              </w:rPr>
              <w:t xml:space="preserve">(should not be supported) </w:t>
            </w:r>
          </w:p>
        </w:tc>
        <w:tc>
          <w:tcPr>
            <w:tcW w:w="913" w:type="dxa"/>
          </w:tcPr>
          <w:p w:rsidR="00B0408B" w:rsidRDefault="00B0408B" w:rsidP="00372C60">
            <w:pPr>
              <w:rPr>
                <w:sz w:val="12"/>
                <w:szCs w:val="12"/>
              </w:rPr>
            </w:pPr>
            <w:r w:rsidRPr="0001752A">
              <w:rPr>
                <w:sz w:val="12"/>
                <w:szCs w:val="12"/>
              </w:rPr>
              <w:t>Return types</w:t>
            </w:r>
            <w:r>
              <w:rPr>
                <w:sz w:val="12"/>
                <w:szCs w:val="12"/>
              </w:rPr>
              <w:t xml:space="preserve"> </w:t>
            </w:r>
          </w:p>
          <w:p w:rsidR="00B0408B" w:rsidRPr="0001752A" w:rsidRDefault="00B0408B" w:rsidP="00372C60">
            <w:pPr>
              <w:rPr>
                <w:sz w:val="12"/>
                <w:szCs w:val="12"/>
              </w:rPr>
            </w:pPr>
            <w:r>
              <w:rPr>
                <w:sz w:val="12"/>
                <w:szCs w:val="12"/>
              </w:rPr>
              <w:t>(should be consistent)</w:t>
            </w:r>
          </w:p>
        </w:tc>
        <w:tc>
          <w:tcPr>
            <w:tcW w:w="721" w:type="dxa"/>
          </w:tcPr>
          <w:p w:rsidR="00B0408B" w:rsidRPr="0001752A" w:rsidRDefault="00B0408B" w:rsidP="00372C60">
            <w:pPr>
              <w:rPr>
                <w:sz w:val="12"/>
                <w:szCs w:val="12"/>
              </w:rPr>
            </w:pPr>
          </w:p>
        </w:tc>
        <w:tc>
          <w:tcPr>
            <w:tcW w:w="767" w:type="dxa"/>
          </w:tcPr>
          <w:p w:rsidR="00B0408B" w:rsidRDefault="00B0408B" w:rsidP="00372C60">
            <w:pPr>
              <w:rPr>
                <w:sz w:val="12"/>
                <w:szCs w:val="12"/>
              </w:rPr>
            </w:pPr>
            <w:r w:rsidRPr="0001752A">
              <w:rPr>
                <w:sz w:val="12"/>
                <w:szCs w:val="12"/>
              </w:rPr>
              <w:t>Compound statements</w:t>
            </w:r>
          </w:p>
          <w:p w:rsidR="00B0408B" w:rsidRPr="0001752A" w:rsidRDefault="00B0408B" w:rsidP="00372C60">
            <w:pPr>
              <w:rPr>
                <w:sz w:val="12"/>
                <w:szCs w:val="12"/>
              </w:rPr>
            </w:pPr>
            <w:r>
              <w:rPr>
                <w:sz w:val="12"/>
                <w:szCs w:val="12"/>
              </w:rPr>
              <w:t>(should have definitive ways to signify hierarchy)</w:t>
            </w:r>
          </w:p>
        </w:tc>
        <w:tc>
          <w:tcPr>
            <w:tcW w:w="706" w:type="dxa"/>
          </w:tcPr>
          <w:p w:rsidR="00B0408B" w:rsidRDefault="00B0408B" w:rsidP="00372C60">
            <w:pPr>
              <w:rPr>
                <w:sz w:val="12"/>
                <w:szCs w:val="12"/>
              </w:rPr>
            </w:pPr>
            <w:r w:rsidRPr="0001752A">
              <w:rPr>
                <w:sz w:val="12"/>
                <w:szCs w:val="12"/>
              </w:rPr>
              <w:t>Allows multi line?</w:t>
            </w:r>
          </w:p>
          <w:p w:rsidR="00B0408B" w:rsidRPr="0001752A" w:rsidRDefault="00B0408B" w:rsidP="00372C60">
            <w:pPr>
              <w:rPr>
                <w:sz w:val="12"/>
                <w:szCs w:val="12"/>
              </w:rPr>
            </w:pPr>
            <w:r>
              <w:rPr>
                <w:sz w:val="12"/>
                <w:szCs w:val="12"/>
              </w:rPr>
              <w:t>(should not allow)</w:t>
            </w:r>
          </w:p>
        </w:tc>
        <w:tc>
          <w:tcPr>
            <w:tcW w:w="853" w:type="dxa"/>
          </w:tcPr>
          <w:p w:rsidR="00B0408B" w:rsidRDefault="00B0408B" w:rsidP="00372C60">
            <w:pPr>
              <w:rPr>
                <w:sz w:val="12"/>
                <w:szCs w:val="12"/>
              </w:rPr>
            </w:pPr>
            <w:r w:rsidRPr="0001752A">
              <w:rPr>
                <w:sz w:val="12"/>
                <w:szCs w:val="12"/>
              </w:rPr>
              <w:t>White spacing disregarded?</w:t>
            </w:r>
          </w:p>
          <w:p w:rsidR="00B0408B" w:rsidRPr="0001752A" w:rsidRDefault="00B0408B" w:rsidP="00372C60">
            <w:pPr>
              <w:rPr>
                <w:sz w:val="12"/>
                <w:szCs w:val="12"/>
              </w:rPr>
            </w:pPr>
            <w:r>
              <w:rPr>
                <w:sz w:val="12"/>
                <w:szCs w:val="12"/>
              </w:rPr>
              <w:t>(should not be)</w:t>
            </w:r>
          </w:p>
        </w:tc>
        <w:tc>
          <w:tcPr>
            <w:tcW w:w="825" w:type="dxa"/>
          </w:tcPr>
          <w:p w:rsidR="00B0408B" w:rsidRPr="0001752A" w:rsidRDefault="00B0408B" w:rsidP="00372C60">
            <w:pPr>
              <w:rPr>
                <w:sz w:val="12"/>
                <w:szCs w:val="12"/>
              </w:rPr>
            </w:pPr>
          </w:p>
        </w:tc>
        <w:tc>
          <w:tcPr>
            <w:tcW w:w="782"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650"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723" w:type="dxa"/>
          </w:tcPr>
          <w:p w:rsidR="00B0408B" w:rsidRPr="0001752A" w:rsidRDefault="00B0408B" w:rsidP="00372C60">
            <w:pPr>
              <w:rPr>
                <w:sz w:val="12"/>
                <w:szCs w:val="12"/>
              </w:rPr>
            </w:pPr>
          </w:p>
        </w:tc>
      </w:tr>
      <w:tr w:rsidR="00B0408B" w:rsidRPr="0001752A" w:rsidTr="00B0408B">
        <w:tc>
          <w:tcPr>
            <w:tcW w:w="794" w:type="dxa"/>
          </w:tcPr>
          <w:p w:rsidR="00B0408B" w:rsidRDefault="00B0408B" w:rsidP="00372C60">
            <w:pPr>
              <w:rPr>
                <w:sz w:val="12"/>
                <w:szCs w:val="12"/>
              </w:rPr>
            </w:pPr>
            <w:r w:rsidRPr="0001752A">
              <w:rPr>
                <w:sz w:val="12"/>
                <w:szCs w:val="12"/>
              </w:rPr>
              <w:t>Operator overloading</w:t>
            </w:r>
          </w:p>
          <w:p w:rsidR="00B0408B" w:rsidRPr="0001752A" w:rsidRDefault="00B0408B" w:rsidP="00372C60">
            <w:pPr>
              <w:rPr>
                <w:sz w:val="12"/>
                <w:szCs w:val="12"/>
              </w:rPr>
            </w:pPr>
            <w:r>
              <w:rPr>
                <w:sz w:val="12"/>
                <w:szCs w:val="12"/>
              </w:rPr>
              <w:t>(should not be supported)</w:t>
            </w:r>
          </w:p>
        </w:tc>
        <w:tc>
          <w:tcPr>
            <w:tcW w:w="913" w:type="dxa"/>
          </w:tcPr>
          <w:p w:rsidR="00B0408B" w:rsidRDefault="00B0408B" w:rsidP="00372C60">
            <w:pPr>
              <w:rPr>
                <w:sz w:val="12"/>
                <w:szCs w:val="12"/>
              </w:rPr>
            </w:pPr>
            <w:r>
              <w:rPr>
                <w:sz w:val="12"/>
                <w:szCs w:val="12"/>
              </w:rPr>
              <w:t>Exceptions in rules(</w:t>
            </w:r>
            <w:r w:rsidRPr="0001752A">
              <w:rPr>
                <w:sz w:val="12"/>
                <w:szCs w:val="12"/>
              </w:rPr>
              <w:t>return types, parameter passing)</w:t>
            </w:r>
          </w:p>
          <w:p w:rsidR="00B0408B" w:rsidRPr="0001752A" w:rsidRDefault="00B0408B" w:rsidP="00372C60">
            <w:pPr>
              <w:rPr>
                <w:sz w:val="12"/>
                <w:szCs w:val="12"/>
              </w:rPr>
            </w:pPr>
            <w:r>
              <w:rPr>
                <w:sz w:val="12"/>
                <w:szCs w:val="12"/>
              </w:rPr>
              <w:t>(should be consisted)</w:t>
            </w:r>
          </w:p>
        </w:tc>
        <w:tc>
          <w:tcPr>
            <w:tcW w:w="721" w:type="dxa"/>
          </w:tcPr>
          <w:p w:rsidR="00B0408B" w:rsidRPr="0001752A" w:rsidRDefault="00B0408B" w:rsidP="00372C60">
            <w:pPr>
              <w:rPr>
                <w:sz w:val="12"/>
                <w:szCs w:val="12"/>
              </w:rPr>
            </w:pPr>
          </w:p>
        </w:tc>
        <w:tc>
          <w:tcPr>
            <w:tcW w:w="767" w:type="dxa"/>
          </w:tcPr>
          <w:p w:rsidR="00B0408B" w:rsidRPr="0001752A" w:rsidRDefault="00B0408B" w:rsidP="00372C60">
            <w:pPr>
              <w:rPr>
                <w:sz w:val="12"/>
                <w:szCs w:val="12"/>
              </w:rPr>
            </w:pPr>
          </w:p>
        </w:tc>
        <w:tc>
          <w:tcPr>
            <w:tcW w:w="706" w:type="dxa"/>
          </w:tcPr>
          <w:p w:rsidR="00B0408B" w:rsidRPr="0001752A" w:rsidRDefault="00B0408B" w:rsidP="00372C60">
            <w:pPr>
              <w:rPr>
                <w:sz w:val="12"/>
                <w:szCs w:val="12"/>
              </w:rPr>
            </w:pPr>
          </w:p>
        </w:tc>
        <w:tc>
          <w:tcPr>
            <w:tcW w:w="853" w:type="dxa"/>
          </w:tcPr>
          <w:p w:rsidR="00B0408B" w:rsidRPr="0001752A" w:rsidRDefault="00B0408B" w:rsidP="00372C60">
            <w:pPr>
              <w:rPr>
                <w:sz w:val="12"/>
                <w:szCs w:val="12"/>
              </w:rPr>
            </w:pPr>
          </w:p>
        </w:tc>
        <w:tc>
          <w:tcPr>
            <w:tcW w:w="825" w:type="dxa"/>
          </w:tcPr>
          <w:p w:rsidR="00B0408B" w:rsidRPr="0001752A" w:rsidRDefault="00B0408B" w:rsidP="00372C60">
            <w:pPr>
              <w:rPr>
                <w:sz w:val="12"/>
                <w:szCs w:val="12"/>
              </w:rPr>
            </w:pPr>
          </w:p>
        </w:tc>
        <w:tc>
          <w:tcPr>
            <w:tcW w:w="782"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650"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723" w:type="dxa"/>
          </w:tcPr>
          <w:p w:rsidR="00B0408B" w:rsidRPr="0001752A" w:rsidRDefault="00B0408B" w:rsidP="00372C60">
            <w:pPr>
              <w:rPr>
                <w:sz w:val="12"/>
                <w:szCs w:val="12"/>
              </w:rPr>
            </w:pPr>
          </w:p>
        </w:tc>
      </w:tr>
    </w:tbl>
    <w:p w:rsidR="00B0408B" w:rsidRDefault="00B0408B" w:rsidP="001C1300"/>
    <w:p w:rsidR="000E3308" w:rsidRDefault="000E3308" w:rsidP="000E3308">
      <w:pPr>
        <w:pStyle w:val="Heading2"/>
      </w:pPr>
      <w:r>
        <w:t>Programming languages</w:t>
      </w:r>
    </w:p>
    <w:p w:rsidR="000E3308" w:rsidRDefault="00B12BBA" w:rsidP="000E3308">
      <w:r>
        <w:t>As mentioned earlier, the six programming languages used in this research are C, C++, Java, JavaScript, Python and R. In this section, some basic information about the languages are given, to provide some context about certain fea</w:t>
      </w:r>
      <w:r w:rsidR="006F45A9">
        <w:t>tures they may or may not have.</w:t>
      </w:r>
    </w:p>
    <w:p w:rsidR="006F45A9" w:rsidRDefault="006F45A9" w:rsidP="006F45A9">
      <w:pPr>
        <w:pStyle w:val="Heading3"/>
      </w:pPr>
      <w:r>
        <w:t>C</w:t>
      </w:r>
    </w:p>
    <w:p w:rsidR="006F45A9" w:rsidRDefault="006F45A9" w:rsidP="006F45A9">
      <w:r>
        <w:t xml:space="preserve">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w:t>
      </w:r>
      <w:r w:rsidR="004130DE">
        <w:t>combination of features as it</w:t>
      </w:r>
      <w:r>
        <w:t xml:space="preserve"> was simple, portable, structured and extensible. It also had a richer library and better memory management system with pointer and recursion ability than other languages at that time. </w:t>
      </w:r>
    </w:p>
    <w:p w:rsidR="00C65C11" w:rsidRDefault="00C65C11" w:rsidP="00C65C11">
      <w:pPr>
        <w:pStyle w:val="Heading3"/>
      </w:pPr>
      <w:r>
        <w:lastRenderedPageBreak/>
        <w:t>C++</w:t>
      </w:r>
    </w:p>
    <w:p w:rsidR="006F45A9" w:rsidRDefault="006F45A9" w:rsidP="006F45A9">
      <w:r>
        <w:t xml:space="preserve">C++ was created by </w:t>
      </w:r>
      <w:proofErr w:type="spellStart"/>
      <w:r>
        <w:t>Bjarne</w:t>
      </w:r>
      <w:proofErr w:type="spellEnd"/>
      <w:r>
        <w:t xml:space="preserve"> </w:t>
      </w:r>
      <w:proofErr w:type="spellStart"/>
      <w:r>
        <w:t>Stroustrup</w:t>
      </w:r>
      <w:proofErr w:type="spellEnd"/>
      <w:r>
        <w:t xml:space="preserve"> as an extension of C programing language that introduced class func</w:t>
      </w:r>
      <w:r w:rsidR="00C65C11">
        <w:t>tionality, which</w:t>
      </w:r>
      <w:r>
        <w:t xml:space="preserve"> is why it was initially called C with classes. It was renamed C++ in 1983. The language started to expand its features with classes, basic inheritance, function argumen</w:t>
      </w:r>
      <w:r w:rsidR="007B4D89">
        <w:t xml:space="preserve">t, </w:t>
      </w:r>
      <w:r>
        <w:t>virtual functions</w:t>
      </w:r>
      <w:r w:rsidR="001424C3">
        <w:t xml:space="preserve"> etc</w:t>
      </w:r>
      <w:proofErr w:type="gramStart"/>
      <w:r w:rsidR="001424C3">
        <w:t>.</w:t>
      </w:r>
      <w:r>
        <w:t>.</w:t>
      </w:r>
      <w:proofErr w:type="gramEnd"/>
      <w:r>
        <w:t xml:space="preserve"> Without compromising speed and portability</w:t>
      </w:r>
      <w:r w:rsidR="001424C3">
        <w:t>,</w:t>
      </w:r>
      <w:r>
        <w:t xml:space="preserve"> C++ </w:t>
      </w:r>
      <w:r w:rsidR="001424C3">
        <w:t>has kept</w:t>
      </w:r>
      <w:r>
        <w:t xml:space="preserve"> expanding its feature set to stay relevant decade after decade.</w:t>
      </w:r>
    </w:p>
    <w:p w:rsidR="0046618C" w:rsidRDefault="0046618C" w:rsidP="0046618C">
      <w:pPr>
        <w:pStyle w:val="Heading3"/>
      </w:pPr>
      <w:r>
        <w:t>Java</w:t>
      </w:r>
    </w:p>
    <w:p w:rsidR="0046618C" w:rsidRDefault="0046618C" w:rsidP="0046618C">
      <w:r>
        <w:t xml:space="preserve">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 Java program is compiled to bytecode and then executed by virtual machine that is specifically designed for the host hardware. </w:t>
      </w:r>
    </w:p>
    <w:p w:rsidR="0046618C" w:rsidRDefault="0046618C" w:rsidP="0046618C">
      <w:pPr>
        <w:pStyle w:val="Heading3"/>
      </w:pPr>
      <w:r>
        <w:t>JavaScript</w:t>
      </w:r>
    </w:p>
    <w:p w:rsidR="0046618C" w:rsidRPr="000E3308" w:rsidRDefault="0046618C" w:rsidP="0046618C">
      <w:r>
        <w:t xml:space="preserve">JavaScript, also known as JS, was created by Brendan </w:t>
      </w:r>
      <w:proofErr w:type="spellStart"/>
      <w:r>
        <w:t>Eich</w:t>
      </w:r>
      <w:proofErr w:type="spellEnd"/>
      <w:r>
        <w:t xml:space="preserve"> at Netscape. It was officially called </w:t>
      </w:r>
      <w:proofErr w:type="spellStart"/>
      <w:r>
        <w:t>LiveScript</w:t>
      </w:r>
      <w:proofErr w:type="spellEnd"/>
      <w:r>
        <w:t xml:space="preserve"> when it was first became a part of Navigator release in 1995. Later it was changed to JavaScript probably as a marketing ploy as Java was then a hot new language. JavaScript is one of the core technology of World Wide Web. It enables interactions in website. It is a multi-paradigm language that supports event-driven, functional programming style. </w:t>
      </w:r>
    </w:p>
    <w:p w:rsidR="0046618C" w:rsidRDefault="0046618C" w:rsidP="006F45A9"/>
    <w:p w:rsidR="001424C3" w:rsidRDefault="001424C3" w:rsidP="001424C3">
      <w:pPr>
        <w:pStyle w:val="Heading3"/>
      </w:pPr>
      <w:r>
        <w:t>Python</w:t>
      </w:r>
    </w:p>
    <w:p w:rsidR="006F45A9" w:rsidRDefault="006F45A9" w:rsidP="006F45A9">
      <w:r>
        <w:t>Guido van Rossum started working on Python in 1989 as a successor to ABC programming language. It was first released in 1991 although, version 1.0</w:t>
      </w:r>
      <w:r w:rsidR="00A479CC">
        <w:t xml:space="preserve"> of Python was released in 1994.</w:t>
      </w:r>
      <w:r>
        <w:t xml:space="preserve"> Although it is not as fast as other popular programming langu</w:t>
      </w:r>
      <w:r w:rsidR="00A479CC">
        <w:t xml:space="preserve">ages such as C/C++ or Java, </w:t>
      </w:r>
      <w:r w:rsidR="000D744D">
        <w:t>its</w:t>
      </w:r>
      <w:r w:rsidR="00A479CC">
        <w:t xml:space="preserve"> main point of focus is</w:t>
      </w:r>
      <w:r>
        <w:t xml:space="preserve"> ease of learning</w:t>
      </w:r>
      <w:r w:rsidR="000D744D">
        <w:t>, alongside short and easy-to-</w:t>
      </w:r>
      <w:r>
        <w:t>code syntax which made it one of the most readable programming language</w:t>
      </w:r>
      <w:r w:rsidR="000D744D">
        <w:t>s</w:t>
      </w:r>
      <w:r>
        <w:t>. It is now widely used in technical fields like machine learning, artificial intelligence and others.</w:t>
      </w:r>
    </w:p>
    <w:p w:rsidR="000D744D" w:rsidRDefault="000D744D" w:rsidP="000D744D">
      <w:pPr>
        <w:pStyle w:val="Heading3"/>
      </w:pPr>
      <w:r>
        <w:t>R</w:t>
      </w:r>
    </w:p>
    <w:p w:rsidR="006F45A9" w:rsidRDefault="006F45A9" w:rsidP="006F45A9">
      <w:r>
        <w:t>R is a programming language that is specialized</w:t>
      </w:r>
      <w:r w:rsidR="000D744D">
        <w:t xml:space="preserve"> for statistical computing,</w:t>
      </w:r>
      <w:r>
        <w:t xml:space="preserve"> developed by two statisticians Ross </w:t>
      </w:r>
      <w:proofErr w:type="spellStart"/>
      <w:r>
        <w:t>Ihaka</w:t>
      </w:r>
      <w:proofErr w:type="spellEnd"/>
      <w:r>
        <w:t xml:space="preserve"> and Robert Gentleman in early 1990. R implements various statistical and graphical techniques, including linear and nonlinear modeling. It is </w:t>
      </w:r>
      <w:r w:rsidR="00545348">
        <w:t xml:space="preserve">not </w:t>
      </w:r>
      <w:r>
        <w:t xml:space="preserve">very fast for </w:t>
      </w:r>
      <w:r w:rsidR="00545348">
        <w:t>computationally intensive tasks, however</w:t>
      </w:r>
      <w:r>
        <w:t xml:space="preserve"> it can link with C, C++ and other languages to implement those tasks. R has a strong graphical capability that is why it is vastly used for data visualization. R has a highly active community </w:t>
      </w:r>
      <w:r w:rsidR="00545348">
        <w:t>who contribute in expanding the language’</w:t>
      </w:r>
      <w:r w:rsidR="00B92A7A">
        <w:t>s code repository CRAN, hence</w:t>
      </w:r>
      <w:r>
        <w:t xml:space="preserve"> the use of R in data science project is increasing.</w:t>
      </w:r>
    </w:p>
    <w:p w:rsidR="00731B5C" w:rsidRDefault="00731B5C" w:rsidP="006F45A9"/>
    <w:p w:rsidR="00731B5C" w:rsidRDefault="00731B5C" w:rsidP="006F45A9">
      <w:r>
        <w:t>7. Methodology</w:t>
      </w:r>
    </w:p>
    <w:p w:rsidR="00731B5C" w:rsidRDefault="00731B5C" w:rsidP="006F45A9">
      <w:r>
        <w:t xml:space="preserve">For the purpose of our paper, we defined a unique procedure to compare the six languages based on readability, </w:t>
      </w:r>
      <w:proofErr w:type="spellStart"/>
      <w:r>
        <w:t>writability</w:t>
      </w:r>
      <w:proofErr w:type="spellEnd"/>
      <w:r>
        <w:t xml:space="preserve"> and reliability. Since the evaluation metrics are quire abstract, we chose to detail a set of questions in the form of a survey which is further discussed in section 7b.   Moreover we created an evaluation metric of three standards : ‘Bad’ , ‘Moderate’, ‘Good’   to judge each of the languages for every criterion in table 1. To visually explain the findings of our secondary research, we produced the table below that concisely mentions the performance of each of the languages.</w:t>
      </w:r>
    </w:p>
    <w:p w:rsidR="00A547EF" w:rsidRPr="00A547EF" w:rsidRDefault="00A547EF" w:rsidP="00A547EF">
      <w:pPr>
        <w:spacing w:after="0" w:line="240" w:lineRule="auto"/>
        <w:rPr>
          <w:rFonts w:ascii="Times New Roman" w:eastAsia="Times New Roman" w:hAnsi="Times New Roman" w:cs="Times New Roman"/>
          <w:szCs w:val="20"/>
        </w:rPr>
      </w:pPr>
      <w:proofErr w:type="spellStart"/>
      <w:r w:rsidRPr="00A547EF">
        <w:rPr>
          <w:rFonts w:ascii="Arial" w:eastAsia="Times New Roman" w:hAnsi="Arial" w:cs="Arial"/>
          <w:color w:val="000000"/>
          <w:szCs w:val="20"/>
        </w:rPr>
        <w:t>Judgement</w:t>
      </w:r>
      <w:proofErr w:type="spellEnd"/>
      <w:r w:rsidRPr="00A547EF">
        <w:rPr>
          <w:rFonts w:ascii="Arial" w:eastAsia="Times New Roman" w:hAnsi="Arial" w:cs="Arial"/>
          <w:color w:val="000000"/>
          <w:szCs w:val="20"/>
        </w:rPr>
        <w:t xml:space="preserve"> criteria used:</w:t>
      </w:r>
    </w:p>
    <w:p w:rsidR="00A547EF" w:rsidRPr="00A547EF" w:rsidRDefault="00A547EF" w:rsidP="00A547EF">
      <w:pPr>
        <w:spacing w:after="0" w:line="240" w:lineRule="auto"/>
        <w:rPr>
          <w:rFonts w:ascii="Times New Roman" w:eastAsia="Times New Roman" w:hAnsi="Times New Roman" w:cs="Times New Roman"/>
          <w:szCs w:val="20"/>
        </w:rPr>
      </w:pPr>
    </w:p>
    <w:tbl>
      <w:tblPr>
        <w:tblW w:w="9360" w:type="dxa"/>
        <w:tblCellMar>
          <w:top w:w="15" w:type="dxa"/>
          <w:left w:w="15" w:type="dxa"/>
          <w:bottom w:w="15" w:type="dxa"/>
          <w:right w:w="15" w:type="dxa"/>
        </w:tblCellMar>
        <w:tblLook w:val="04A0" w:firstRow="1" w:lastRow="0" w:firstColumn="1" w:lastColumn="0" w:noHBand="0" w:noVBand="1"/>
      </w:tblPr>
      <w:tblGrid>
        <w:gridCol w:w="2266"/>
        <w:gridCol w:w="4423"/>
        <w:gridCol w:w="2671"/>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b/>
                <w:bCs/>
                <w:color w:val="000000"/>
                <w:szCs w:val="20"/>
              </w:rPr>
              <w:t>BAD </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b/>
                <w:bCs/>
                <w:color w:val="000000"/>
                <w:szCs w:val="20"/>
              </w:rPr>
              <w:t>MODERATE</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b/>
                <w:bCs/>
                <w:color w:val="000000"/>
                <w:szCs w:val="20"/>
              </w:rPr>
              <w:t>GOOD</w:t>
            </w:r>
          </w:p>
        </w:tc>
      </w:tr>
    </w:tbl>
    <w:p w:rsidR="00A547EF" w:rsidRPr="00A547EF" w:rsidRDefault="00A547EF" w:rsidP="00A547EF">
      <w:pPr>
        <w:spacing w:after="240" w:line="240" w:lineRule="auto"/>
        <w:rPr>
          <w:rFonts w:ascii="Times New Roman" w:eastAsia="Times New Roman" w:hAnsi="Times New Roman" w:cs="Times New Roman"/>
          <w:szCs w:val="20"/>
        </w:rPr>
      </w:pP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For readability:</w:t>
      </w:r>
    </w:p>
    <w:p w:rsidR="00A547EF" w:rsidRPr="00A547EF" w:rsidRDefault="00A547EF" w:rsidP="00A547EF">
      <w:pPr>
        <w:spacing w:after="0" w:line="240" w:lineRule="auto"/>
        <w:rPr>
          <w:rFonts w:ascii="Times New Roman" w:eastAsia="Times New Roman" w:hAnsi="Times New Roman" w:cs="Times New Roman"/>
          <w:szCs w:val="20"/>
        </w:rPr>
      </w:pPr>
    </w:p>
    <w:tbl>
      <w:tblPr>
        <w:tblW w:w="0" w:type="auto"/>
        <w:tblCellMar>
          <w:top w:w="15" w:type="dxa"/>
          <w:left w:w="15" w:type="dxa"/>
          <w:bottom w:w="15" w:type="dxa"/>
          <w:right w:w="15" w:type="dxa"/>
        </w:tblCellMar>
        <w:tblLook w:val="04A0" w:firstRow="1" w:lastRow="0" w:firstColumn="1" w:lastColumn="0" w:noHBand="0" w:noVBand="1"/>
      </w:tblPr>
      <w:tblGrid>
        <w:gridCol w:w="1101"/>
        <w:gridCol w:w="2379"/>
        <w:gridCol w:w="2080"/>
        <w:gridCol w:w="1890"/>
        <w:gridCol w:w="1890"/>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implicity</w:t>
            </w:r>
          </w:p>
        </w:tc>
        <w:tc>
          <w:tcPr>
            <w:tcW w:w="2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roofErr w:type="spellStart"/>
            <w:r w:rsidRPr="00A547EF">
              <w:rPr>
                <w:rFonts w:ascii="Arial" w:eastAsia="Times New Roman" w:hAnsi="Arial" w:cs="Arial"/>
                <w:color w:val="000000"/>
                <w:szCs w:val="20"/>
              </w:rPr>
              <w:t>Orthogonality</w:t>
            </w:r>
            <w:proofErr w:type="spellEnd"/>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ata type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yntax design</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esigned to be simple</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but compared to latest languages it is not so simple anymore</w:t>
            </w:r>
          </w:p>
        </w:tc>
        <w:tc>
          <w:tcPr>
            <w:tcW w:w="208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eturns structures but not arrays</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eturns arrays if inside structure</w:t>
            </w:r>
          </w:p>
        </w:tc>
        <w:tc>
          <w:tcPr>
            <w:tcW w:w="189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ultiple types of data types just for integer type</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no type for string, string</w:t>
            </w:r>
          </w:p>
        </w:tc>
        <w:tc>
          <w:tcPr>
            <w:tcW w:w="189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eaning of some constructs are context dependent such as static</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omplex and large number of basic syntax </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ard for people with no coding experience</w:t>
            </w:r>
          </w:p>
        </w:tc>
        <w:tc>
          <w:tcPr>
            <w:tcW w:w="208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xml:space="preserve">-common examples show high </w:t>
            </w:r>
            <w:proofErr w:type="spellStart"/>
            <w:r w:rsidRPr="00A547EF">
              <w:rPr>
                <w:rFonts w:ascii="Arial" w:eastAsia="Times New Roman" w:hAnsi="Arial" w:cs="Arial"/>
                <w:color w:val="000000"/>
                <w:szCs w:val="20"/>
              </w:rPr>
              <w:t>orthogonality</w:t>
            </w:r>
            <w:proofErr w:type="spellEnd"/>
            <w:r w:rsidRPr="00A547EF">
              <w:rPr>
                <w:rFonts w:ascii="Arial" w:eastAsia="Times New Roman" w:hAnsi="Arial" w:cs="Arial"/>
                <w:color w:val="000000"/>
                <w:szCs w:val="20"/>
              </w:rPr>
              <w:t>, such as applying “public” and “static” together causes no problems</w:t>
            </w:r>
          </w:p>
        </w:tc>
        <w:tc>
          <w:tcPr>
            <w:tcW w:w="189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no support for complex number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Python</w:t>
            </w:r>
          </w:p>
          <w:p w:rsidR="00A547EF" w:rsidRPr="00A547EF" w:rsidRDefault="00A547EF" w:rsidP="00A547EF">
            <w:pPr>
              <w:spacing w:after="24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mall number of basic components</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xml:space="preserve">-Mimics </w:t>
            </w:r>
            <w:proofErr w:type="spellStart"/>
            <w:r w:rsidRPr="00A547EF">
              <w:rPr>
                <w:rFonts w:ascii="Arial" w:eastAsia="Times New Roman" w:hAnsi="Arial" w:cs="Arial"/>
                <w:color w:val="000000"/>
                <w:szCs w:val="20"/>
              </w:rPr>
              <w:t>english</w:t>
            </w:r>
            <w:proofErr w:type="spellEnd"/>
          </w:p>
          <w:p w:rsidR="00A547EF" w:rsidRPr="00A547EF" w:rsidRDefault="00A547EF" w:rsidP="00A547EF">
            <w:pPr>
              <w:spacing w:after="0" w:line="240" w:lineRule="auto"/>
              <w:rPr>
                <w:rFonts w:ascii="Times New Roman" w:eastAsia="Times New Roman" w:hAnsi="Times New Roman" w:cs="Times New Roman"/>
                <w:szCs w:val="20"/>
              </w:rPr>
            </w:pPr>
          </w:p>
        </w:tc>
        <w:tc>
          <w:tcPr>
            <w:tcW w:w="208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basic building blocks can be combined in minimal ways to build the language’s data structures</w:t>
            </w:r>
          </w:p>
        </w:tc>
        <w:tc>
          <w:tcPr>
            <w:tcW w:w="189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everything is an object</w:t>
            </w:r>
          </w:p>
        </w:tc>
        <w:tc>
          <w:tcPr>
            <w:tcW w:w="189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indented code</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roofErr w:type="spellStart"/>
            <w:r w:rsidRPr="00A547EF">
              <w:rPr>
                <w:rFonts w:ascii="Arial" w:eastAsia="Times New Roman" w:hAnsi="Arial" w:cs="Arial"/>
                <w:color w:val="000000"/>
                <w:szCs w:val="20"/>
              </w:rPr>
              <w:t>Javascript</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 feature multiplicity</w:t>
            </w:r>
          </w:p>
        </w:tc>
        <w:tc>
          <w:tcPr>
            <w:tcW w:w="2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189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no support for complex numbers</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ase sensitive</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allows operator overloading</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low uniformity</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 feature multiplicity</w:t>
            </w:r>
          </w:p>
        </w:tc>
        <w:tc>
          <w:tcPr>
            <w:tcW w:w="2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189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upport for many different types and lengths of integers</w:t>
            </w:r>
          </w:p>
          <w:p w:rsidR="00A547EF" w:rsidRPr="00A547EF" w:rsidRDefault="00A547EF" w:rsidP="00A547EF">
            <w:pPr>
              <w:spacing w:after="0" w:line="240" w:lineRule="auto"/>
              <w:rPr>
                <w:rFonts w:ascii="Times New Roman" w:eastAsia="Times New Roman" w:hAnsi="Times New Roman" w:cs="Times New Roman"/>
                <w:szCs w:val="20"/>
              </w:rPr>
            </w:pPr>
          </w:p>
        </w:tc>
        <w:tc>
          <w:tcPr>
            <w:tcW w:w="189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fewer reserved words</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eaning of some constructs are context dependent such as static</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xml:space="preserve">-mimics </w:t>
            </w:r>
            <w:proofErr w:type="spellStart"/>
            <w:r w:rsidRPr="00A547EF">
              <w:rPr>
                <w:rFonts w:ascii="Arial" w:eastAsia="Times New Roman" w:hAnsi="Arial" w:cs="Arial"/>
                <w:color w:val="000000"/>
                <w:szCs w:val="20"/>
              </w:rPr>
              <w:t>english</w:t>
            </w:r>
            <w:proofErr w:type="spellEnd"/>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uge library support as it is open source</w:t>
            </w:r>
          </w:p>
        </w:tc>
        <w:tc>
          <w:tcPr>
            <w:tcW w:w="20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189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everything is an object</w:t>
            </w:r>
          </w:p>
        </w:tc>
        <w:tc>
          <w:tcPr>
            <w:tcW w:w="18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bl>
    <w:p w:rsidR="00A547EF" w:rsidRPr="00A547EF" w:rsidRDefault="00A547EF" w:rsidP="00A547EF">
      <w:pPr>
        <w:spacing w:after="240" w:line="240" w:lineRule="auto"/>
        <w:rPr>
          <w:rFonts w:ascii="Times New Roman" w:eastAsia="Times New Roman" w:hAnsi="Times New Roman" w:cs="Times New Roman"/>
          <w:szCs w:val="20"/>
        </w:rPr>
      </w:pPr>
    </w:p>
    <w:p w:rsidR="00390C51" w:rsidRDefault="00A547EF" w:rsidP="00A547EF">
      <w:pPr>
        <w:spacing w:after="0" w:line="240" w:lineRule="auto"/>
        <w:rPr>
          <w:rFonts w:ascii="Arial" w:eastAsia="Times New Roman" w:hAnsi="Arial" w:cs="Arial"/>
          <w:color w:val="000000"/>
          <w:szCs w:val="20"/>
        </w:rPr>
      </w:pPr>
      <w:r w:rsidRPr="00A547EF">
        <w:rPr>
          <w:rFonts w:ascii="Arial" w:eastAsia="Times New Roman" w:hAnsi="Arial" w:cs="Arial"/>
          <w:color w:val="000000"/>
          <w:szCs w:val="20"/>
        </w:rPr>
        <w:t xml:space="preserve">Judging from the information we have collected so far, Python seems to be the most readable language to most users. </w:t>
      </w:r>
      <w:r>
        <w:rPr>
          <w:rFonts w:ascii="Arial" w:eastAsia="Times New Roman" w:hAnsi="Arial" w:cs="Arial"/>
          <w:color w:val="000000"/>
          <w:szCs w:val="20"/>
        </w:rPr>
        <w:t xml:space="preserve">It is simple and resembles the English language the most. The language’s basic modular structure is lightweight and can easily be used for data structures. Another great attribute is its </w:t>
      </w:r>
      <w:proofErr w:type="spellStart"/>
      <w:r>
        <w:rPr>
          <w:rFonts w:ascii="Arial" w:eastAsia="Times New Roman" w:hAnsi="Arial" w:cs="Arial"/>
          <w:color w:val="000000"/>
          <w:szCs w:val="20"/>
        </w:rPr>
        <w:t>identation</w:t>
      </w:r>
      <w:proofErr w:type="spellEnd"/>
      <w:r>
        <w:rPr>
          <w:rFonts w:ascii="Arial" w:eastAsia="Times New Roman" w:hAnsi="Arial" w:cs="Arial"/>
          <w:color w:val="000000"/>
          <w:szCs w:val="20"/>
        </w:rPr>
        <w:t xml:space="preserve"> system</w:t>
      </w:r>
      <w:r w:rsidR="00390C51">
        <w:rPr>
          <w:rFonts w:ascii="Arial" w:eastAsia="Times New Roman" w:hAnsi="Arial" w:cs="Arial"/>
          <w:color w:val="000000"/>
          <w:szCs w:val="20"/>
        </w:rPr>
        <w:t xml:space="preserve">. Perhaps </w:t>
      </w:r>
      <w:proofErr w:type="gramStart"/>
      <w:r w:rsidR="00390C51">
        <w:rPr>
          <w:rFonts w:ascii="Arial" w:eastAsia="Times New Roman" w:hAnsi="Arial" w:cs="Arial"/>
          <w:color w:val="000000"/>
          <w:szCs w:val="20"/>
        </w:rPr>
        <w:t>python’s  easy</w:t>
      </w:r>
      <w:proofErr w:type="gramEnd"/>
      <w:r w:rsidR="00390C51">
        <w:rPr>
          <w:rFonts w:ascii="Arial" w:eastAsia="Times New Roman" w:hAnsi="Arial" w:cs="Arial"/>
          <w:color w:val="000000"/>
          <w:szCs w:val="20"/>
        </w:rPr>
        <w:t xml:space="preserve"> to follow structure and growing popularity owes to its indentation method that literally forces the programmer to write proper code that looks readable and prevents long lines that often stretch to more than few statements per line. From the data above, a close second can be the R language in terms of readability. R, much like python mimics the English language as close as possible. Furthermore, it is open source and thus has a huge library support</w:t>
      </w:r>
      <w:r w:rsidR="00E838B0">
        <w:rPr>
          <w:rFonts w:ascii="Arial" w:eastAsia="Times New Roman" w:hAnsi="Arial" w:cs="Arial"/>
          <w:color w:val="000000"/>
          <w:szCs w:val="20"/>
        </w:rPr>
        <w:t xml:space="preserve"> and its object oriented approach makes it a very popular choice.</w:t>
      </w:r>
    </w:p>
    <w:p w:rsidR="00390C51" w:rsidRDefault="00390C51" w:rsidP="00A547EF">
      <w:pPr>
        <w:spacing w:after="0" w:line="240" w:lineRule="auto"/>
        <w:rPr>
          <w:rFonts w:ascii="Arial" w:eastAsia="Times New Roman" w:hAnsi="Arial" w:cs="Arial"/>
          <w:color w:val="000000"/>
          <w:szCs w:val="20"/>
        </w:rPr>
      </w:pPr>
    </w:p>
    <w:p w:rsidR="00E838B0" w:rsidRDefault="00390C51" w:rsidP="00A547EF">
      <w:pPr>
        <w:spacing w:after="0" w:line="240" w:lineRule="auto"/>
        <w:rPr>
          <w:rFonts w:ascii="Arial" w:eastAsia="Times New Roman" w:hAnsi="Arial" w:cs="Arial"/>
          <w:color w:val="000000"/>
          <w:szCs w:val="20"/>
        </w:rPr>
      </w:pPr>
      <w:r>
        <w:rPr>
          <w:rFonts w:ascii="Arial" w:eastAsia="Times New Roman" w:hAnsi="Arial" w:cs="Arial"/>
          <w:color w:val="000000"/>
          <w:szCs w:val="20"/>
        </w:rPr>
        <w:t xml:space="preserve"> </w:t>
      </w:r>
    </w:p>
    <w:p w:rsidR="00E838B0" w:rsidRDefault="00E838B0" w:rsidP="00A547EF">
      <w:pPr>
        <w:spacing w:after="0" w:line="240" w:lineRule="auto"/>
        <w:rPr>
          <w:rFonts w:ascii="Arial" w:eastAsia="Times New Roman" w:hAnsi="Arial" w:cs="Arial"/>
          <w:color w:val="000000"/>
          <w:szCs w:val="20"/>
        </w:rPr>
      </w:pPr>
    </w:p>
    <w:p w:rsidR="00E838B0" w:rsidRDefault="00E838B0" w:rsidP="00A547EF">
      <w:pPr>
        <w:spacing w:after="0" w:line="240" w:lineRule="auto"/>
        <w:rPr>
          <w:rFonts w:ascii="Arial" w:eastAsia="Times New Roman" w:hAnsi="Arial" w:cs="Arial"/>
          <w:color w:val="000000"/>
          <w:szCs w:val="20"/>
        </w:rPr>
      </w:pPr>
    </w:p>
    <w:p w:rsidR="00E838B0" w:rsidRDefault="00E838B0" w:rsidP="00A547EF">
      <w:pPr>
        <w:spacing w:after="0" w:line="240" w:lineRule="auto"/>
        <w:rPr>
          <w:rFonts w:ascii="Arial" w:eastAsia="Times New Roman" w:hAnsi="Arial" w:cs="Arial"/>
          <w:color w:val="000000"/>
          <w:szCs w:val="20"/>
        </w:rPr>
      </w:pP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lastRenderedPageBreak/>
        <w:t xml:space="preserve">For </w:t>
      </w:r>
      <w:proofErr w:type="spellStart"/>
      <w:r w:rsidRPr="00A547EF">
        <w:rPr>
          <w:rFonts w:ascii="Arial" w:eastAsia="Times New Roman" w:hAnsi="Arial" w:cs="Arial"/>
          <w:color w:val="000000"/>
          <w:szCs w:val="20"/>
        </w:rPr>
        <w:t>writability</w:t>
      </w:r>
      <w:proofErr w:type="spellEnd"/>
      <w:r w:rsidRPr="00A547EF">
        <w:rPr>
          <w:rFonts w:ascii="Arial" w:eastAsia="Times New Roman" w:hAnsi="Arial" w:cs="Arial"/>
          <w:color w:val="000000"/>
          <w:szCs w:val="20"/>
        </w:rPr>
        <w:t>:</w:t>
      </w:r>
    </w:p>
    <w:p w:rsidR="00A547EF" w:rsidRPr="00A547EF" w:rsidRDefault="00A547EF" w:rsidP="00A547EF">
      <w:pPr>
        <w:spacing w:after="0" w:line="240" w:lineRule="auto"/>
        <w:rPr>
          <w:rFonts w:ascii="Times New Roman" w:eastAsia="Times New Roman" w:hAnsi="Times New Roman" w:cs="Times New Roman"/>
          <w:szCs w:val="20"/>
        </w:rPr>
      </w:pPr>
    </w:p>
    <w:tbl>
      <w:tblPr>
        <w:tblW w:w="0" w:type="auto"/>
        <w:tblCellMar>
          <w:top w:w="15" w:type="dxa"/>
          <w:left w:w="15" w:type="dxa"/>
          <w:bottom w:w="15" w:type="dxa"/>
          <w:right w:w="15" w:type="dxa"/>
        </w:tblCellMar>
        <w:tblLook w:val="04A0" w:firstRow="1" w:lastRow="0" w:firstColumn="1" w:lastColumn="0" w:noHBand="0" w:noVBand="1"/>
      </w:tblPr>
      <w:tblGrid>
        <w:gridCol w:w="1101"/>
        <w:gridCol w:w="3934"/>
        <w:gridCol w:w="4305"/>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upport for abstr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Expressivity</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Poor data encapsulation</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Poor information hiding</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oercion with demotion (narrowing).</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Expression side effects</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Intermixing of arithmetic, logical and relational operators in Boolean expressions</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Unconventional operator usage and overloading</w:t>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cope overriding</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loser to adjective-noun syntax of spoken language</w:t>
            </w:r>
          </w:p>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Python</w:t>
            </w:r>
          </w:p>
          <w:p w:rsidR="00A547EF" w:rsidRPr="00A547EF" w:rsidRDefault="00A547EF" w:rsidP="00A547EF">
            <w:pPr>
              <w:spacing w:after="24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allows high level abstraction which means more flexibility and robustness</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very expressive as it requires much fewer lines of code</w:t>
            </w:r>
          </w:p>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roofErr w:type="spellStart"/>
            <w:r w:rsidRPr="00A547EF">
              <w:rPr>
                <w:rFonts w:ascii="Arial" w:eastAsia="Times New Roman" w:hAnsi="Arial" w:cs="Arial"/>
                <w:color w:val="000000"/>
                <w:szCs w:val="20"/>
              </w:rPr>
              <w:t>Javascript</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no built in support</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ly expressive</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 level abstraction similar to 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highly expressive</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very high level abstraction possible</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xml:space="preserve">-highly expressive due to being closer to </w:t>
            </w:r>
            <w:proofErr w:type="spellStart"/>
            <w:r w:rsidRPr="00A547EF">
              <w:rPr>
                <w:rFonts w:ascii="Arial" w:eastAsia="Times New Roman" w:hAnsi="Arial" w:cs="Arial"/>
                <w:color w:val="000000"/>
                <w:szCs w:val="20"/>
              </w:rPr>
              <w:t>english</w:t>
            </w:r>
            <w:proofErr w:type="spellEnd"/>
            <w:r w:rsidRPr="00A547EF">
              <w:rPr>
                <w:rFonts w:ascii="Arial" w:eastAsia="Times New Roman" w:hAnsi="Arial" w:cs="Arial"/>
                <w:color w:val="000000"/>
                <w:szCs w:val="20"/>
              </w:rPr>
              <w:t xml:space="preserve"> language and library support </w:t>
            </w:r>
          </w:p>
        </w:tc>
      </w:tr>
    </w:tbl>
    <w:p w:rsidR="00A547EF" w:rsidRPr="00A547EF" w:rsidRDefault="00A547EF" w:rsidP="00A547EF">
      <w:pPr>
        <w:spacing w:after="240" w:line="240" w:lineRule="auto"/>
        <w:rPr>
          <w:rFonts w:ascii="Times New Roman" w:eastAsia="Times New Roman" w:hAnsi="Times New Roman" w:cs="Times New Roman"/>
          <w:szCs w:val="20"/>
        </w:rPr>
      </w:pP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 xml:space="preserve">In terms of </w:t>
      </w:r>
      <w:proofErr w:type="spellStart"/>
      <w:r w:rsidRPr="00A547EF">
        <w:rPr>
          <w:rFonts w:ascii="Arial" w:eastAsia="Times New Roman" w:hAnsi="Arial" w:cs="Arial"/>
          <w:color w:val="000000"/>
          <w:szCs w:val="20"/>
        </w:rPr>
        <w:t>writability</w:t>
      </w:r>
      <w:proofErr w:type="spellEnd"/>
      <w:r w:rsidRPr="00A547EF">
        <w:rPr>
          <w:rFonts w:ascii="Arial" w:eastAsia="Times New Roman" w:hAnsi="Arial" w:cs="Arial"/>
          <w:color w:val="000000"/>
          <w:szCs w:val="20"/>
        </w:rPr>
        <w:t xml:space="preserve">, Java, Python, C++ and </w:t>
      </w:r>
      <w:proofErr w:type="spellStart"/>
      <w:r w:rsidRPr="00A547EF">
        <w:rPr>
          <w:rFonts w:ascii="Arial" w:eastAsia="Times New Roman" w:hAnsi="Arial" w:cs="Arial"/>
          <w:color w:val="000000"/>
          <w:szCs w:val="20"/>
        </w:rPr>
        <w:t>R are</w:t>
      </w:r>
      <w:proofErr w:type="spellEnd"/>
      <w:r w:rsidRPr="00A547EF">
        <w:rPr>
          <w:rFonts w:ascii="Arial" w:eastAsia="Times New Roman" w:hAnsi="Arial" w:cs="Arial"/>
          <w:color w:val="000000"/>
          <w:szCs w:val="20"/>
        </w:rPr>
        <w:t xml:space="preserve"> strong contenders so far. Python and </w:t>
      </w:r>
      <w:proofErr w:type="spellStart"/>
      <w:r w:rsidRPr="00A547EF">
        <w:rPr>
          <w:rFonts w:ascii="Arial" w:eastAsia="Times New Roman" w:hAnsi="Arial" w:cs="Arial"/>
          <w:color w:val="000000"/>
          <w:szCs w:val="20"/>
        </w:rPr>
        <w:t>R are</w:t>
      </w:r>
      <w:proofErr w:type="spellEnd"/>
      <w:r w:rsidRPr="00A547EF">
        <w:rPr>
          <w:rFonts w:ascii="Arial" w:eastAsia="Times New Roman" w:hAnsi="Arial" w:cs="Arial"/>
          <w:color w:val="000000"/>
          <w:szCs w:val="20"/>
        </w:rPr>
        <w:t xml:space="preserve"> very close to </w:t>
      </w:r>
      <w:proofErr w:type="spellStart"/>
      <w:proofErr w:type="gramStart"/>
      <w:r w:rsidRPr="00A547EF">
        <w:rPr>
          <w:rFonts w:ascii="Arial" w:eastAsia="Times New Roman" w:hAnsi="Arial" w:cs="Arial"/>
          <w:color w:val="000000"/>
          <w:szCs w:val="20"/>
        </w:rPr>
        <w:t>english</w:t>
      </w:r>
      <w:proofErr w:type="spellEnd"/>
      <w:proofErr w:type="gramEnd"/>
      <w:r w:rsidRPr="00A547EF">
        <w:rPr>
          <w:rFonts w:ascii="Arial" w:eastAsia="Times New Roman" w:hAnsi="Arial" w:cs="Arial"/>
          <w:color w:val="000000"/>
          <w:szCs w:val="20"/>
        </w:rPr>
        <w:t xml:space="preserve"> language, which makes them more writable to new users. Whereas experienced coders can easily write in Java and C++ as most of their constructs are self-explanatory and easily understandable by people who know about programing practices.</w:t>
      </w:r>
    </w:p>
    <w:p w:rsidR="00A547EF" w:rsidRPr="00A547EF" w:rsidRDefault="00A547EF" w:rsidP="00A547EF">
      <w:pPr>
        <w:spacing w:after="240" w:line="240" w:lineRule="auto"/>
        <w:rPr>
          <w:rFonts w:ascii="Times New Roman" w:eastAsia="Times New Roman" w:hAnsi="Times New Roman" w:cs="Times New Roman"/>
          <w:szCs w:val="20"/>
        </w:rPr>
      </w:pPr>
      <w:r w:rsidRPr="00A547EF">
        <w:rPr>
          <w:rFonts w:ascii="Times New Roman" w:eastAsia="Times New Roman" w:hAnsi="Times New Roman" w:cs="Times New Roman"/>
          <w:szCs w:val="20"/>
        </w:rPr>
        <w:br/>
      </w:r>
      <w:r w:rsidRPr="00A547EF">
        <w:rPr>
          <w:rFonts w:ascii="Times New Roman" w:eastAsia="Times New Roman" w:hAnsi="Times New Roman" w:cs="Times New Roman"/>
          <w:szCs w:val="20"/>
        </w:rPr>
        <w:br/>
      </w:r>
    </w:p>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For Reliability:</w:t>
      </w:r>
    </w:p>
    <w:p w:rsidR="00A547EF" w:rsidRPr="00A547EF" w:rsidRDefault="00A547EF" w:rsidP="00A547EF">
      <w:pPr>
        <w:spacing w:after="0" w:line="240" w:lineRule="auto"/>
        <w:rPr>
          <w:rFonts w:ascii="Times New Roman" w:eastAsia="Times New Roman" w:hAnsi="Times New Roman" w:cs="Times New Roman"/>
          <w:szCs w:val="20"/>
        </w:rPr>
      </w:pPr>
    </w:p>
    <w:tbl>
      <w:tblPr>
        <w:tblW w:w="0" w:type="auto"/>
        <w:tblCellMar>
          <w:top w:w="15" w:type="dxa"/>
          <w:left w:w="15" w:type="dxa"/>
          <w:bottom w:w="15" w:type="dxa"/>
          <w:right w:w="15" w:type="dxa"/>
        </w:tblCellMar>
        <w:tblLook w:val="04A0" w:firstRow="1" w:lastRow="0" w:firstColumn="1" w:lastColumn="0" w:noHBand="0" w:noVBand="1"/>
      </w:tblPr>
      <w:tblGrid>
        <w:gridCol w:w="1101"/>
        <w:gridCol w:w="2290"/>
        <w:gridCol w:w="3724"/>
        <w:gridCol w:w="1835"/>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Type check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Exception handl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estricted aliasing</w:t>
            </w: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tat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oes not provide sup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tat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trong support using catch and throw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Python</w:t>
            </w:r>
          </w:p>
          <w:p w:rsidR="00A547EF" w:rsidRPr="00A547EF" w:rsidRDefault="00A547EF" w:rsidP="00A547EF">
            <w:pPr>
              <w:spacing w:after="240" w:line="240" w:lineRule="auto"/>
              <w:rPr>
                <w:rFonts w:ascii="Times New Roman" w:eastAsia="Times New Roman" w:hAnsi="Times New Roman" w:cs="Times New Roman"/>
                <w:szCs w:val="20"/>
              </w:rPr>
            </w:pP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ynam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oderate support using try exce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roofErr w:type="spellStart"/>
            <w:r w:rsidRPr="00A547EF">
              <w:rPr>
                <w:rFonts w:ascii="Arial" w:eastAsia="Times New Roman" w:hAnsi="Arial" w:cs="Arial"/>
                <w:color w:val="000000"/>
                <w:szCs w:val="20"/>
              </w:rPr>
              <w:t>Javascript</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ynam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oderate support using try catch thro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tat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strong support similar to jav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R</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dynamic type checking</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r w:rsidRPr="00A547EF">
              <w:rPr>
                <w:rFonts w:ascii="Arial" w:eastAsia="Times New Roman" w:hAnsi="Arial" w:cs="Arial"/>
                <w:color w:val="000000"/>
                <w:szCs w:val="20"/>
              </w:rPr>
              <w:t>-moderate suppo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A547EF" w:rsidRDefault="00A547EF" w:rsidP="00A547EF">
            <w:pPr>
              <w:spacing w:after="0" w:line="240" w:lineRule="auto"/>
              <w:rPr>
                <w:rFonts w:ascii="Times New Roman" w:eastAsia="Times New Roman" w:hAnsi="Times New Roman" w:cs="Times New Roman"/>
                <w:szCs w:val="20"/>
              </w:rPr>
            </w:pPr>
          </w:p>
        </w:tc>
      </w:tr>
    </w:tbl>
    <w:p w:rsidR="00406936" w:rsidRDefault="00406936" w:rsidP="00406936">
      <w:pPr>
        <w:rPr>
          <w:szCs w:val="20"/>
        </w:rPr>
      </w:pPr>
    </w:p>
    <w:p w:rsidR="00406936" w:rsidRDefault="00406936" w:rsidP="00406936">
      <w:pPr>
        <w:rPr>
          <w:szCs w:val="20"/>
        </w:rPr>
      </w:pPr>
      <w:r>
        <w:rPr>
          <w:szCs w:val="20"/>
        </w:rPr>
        <w:lastRenderedPageBreak/>
        <w:t xml:space="preserve">In terms of </w:t>
      </w:r>
      <w:proofErr w:type="gramStart"/>
      <w:r>
        <w:rPr>
          <w:szCs w:val="20"/>
        </w:rPr>
        <w:t>reliability ,</w:t>
      </w:r>
      <w:proofErr w:type="gramEnd"/>
      <w:r>
        <w:rPr>
          <w:szCs w:val="20"/>
        </w:rPr>
        <w:t xml:space="preserve"> Java performs the best because of better aliasing control, type checking and strong support  for exception handling. This makes java still so popular to this day because when it comes to </w:t>
      </w:r>
      <w:r w:rsidR="0092195B">
        <w:rPr>
          <w:szCs w:val="20"/>
        </w:rPr>
        <w:t xml:space="preserve">critical </w:t>
      </w:r>
      <w:proofErr w:type="spellStart"/>
      <w:r w:rsidR="0092195B">
        <w:rPr>
          <w:szCs w:val="20"/>
        </w:rPr>
        <w:t>softwares</w:t>
      </w:r>
      <w:proofErr w:type="spellEnd"/>
      <w:r w:rsidR="0092195B">
        <w:rPr>
          <w:szCs w:val="20"/>
        </w:rPr>
        <w:t xml:space="preserve"> where a small error or exception can become costly , java usually is well relied upon. On the other end of the spectrum is python which is not very reliable. It allows </w:t>
      </w:r>
      <w:proofErr w:type="spellStart"/>
      <w:r w:rsidR="0092195B">
        <w:rPr>
          <w:szCs w:val="20"/>
        </w:rPr>
        <w:t>dyamic</w:t>
      </w:r>
      <w:proofErr w:type="spellEnd"/>
      <w:r w:rsidR="0092195B">
        <w:rPr>
          <w:szCs w:val="20"/>
        </w:rPr>
        <w:t xml:space="preserve"> type checking, moderate exception </w:t>
      </w:r>
      <w:proofErr w:type="gramStart"/>
      <w:r w:rsidR="0092195B">
        <w:rPr>
          <w:szCs w:val="20"/>
        </w:rPr>
        <w:t>handling .</w:t>
      </w:r>
      <w:proofErr w:type="gramEnd"/>
      <w:r w:rsidR="0092195B">
        <w:rPr>
          <w:szCs w:val="20"/>
        </w:rPr>
        <w:t xml:space="preserve"> More importantly it does not provide string solutions for restricting aliasing.</w:t>
      </w:r>
      <w:bookmarkStart w:id="0" w:name="_GoBack"/>
      <w:bookmarkEnd w:id="0"/>
    </w:p>
    <w:p w:rsidR="00406936" w:rsidRDefault="00406936" w:rsidP="00406936">
      <w:pPr>
        <w:rPr>
          <w:szCs w:val="20"/>
        </w:rPr>
      </w:pPr>
      <w:r>
        <w:rPr>
          <w:szCs w:val="20"/>
        </w:rPr>
        <w:t>Aliasing.</w:t>
      </w:r>
    </w:p>
    <w:p w:rsidR="00406936" w:rsidRPr="00C24C83" w:rsidRDefault="00406936" w:rsidP="00406936">
      <w:pPr>
        <w:rPr>
          <w:rFonts w:ascii="Arial" w:hAnsi="Arial" w:cs="Arial"/>
          <w:sz w:val="28"/>
          <w:szCs w:val="28"/>
        </w:rPr>
      </w:pPr>
      <w:r w:rsidRPr="00C24C83">
        <w:rPr>
          <w:rFonts w:ascii="Arial" w:hAnsi="Arial" w:cs="Arial"/>
          <w:sz w:val="28"/>
          <w:szCs w:val="28"/>
        </w:rPr>
        <w:t xml:space="preserve">In case of </w:t>
      </w:r>
      <w:r w:rsidRPr="00C24C83">
        <w:rPr>
          <w:rFonts w:ascii="Arial" w:hAnsi="Arial" w:cs="Arial"/>
          <w:b/>
          <w:sz w:val="28"/>
          <w:szCs w:val="28"/>
        </w:rPr>
        <w:t>C and C++</w:t>
      </w:r>
      <w:r w:rsidRPr="00C24C83">
        <w:rPr>
          <w:rFonts w:ascii="Arial" w:hAnsi="Arial" w:cs="Arial"/>
          <w:sz w:val="28"/>
          <w:szCs w:val="28"/>
        </w:rPr>
        <w:t xml:space="preserve"> it is assumed pointers of different types will not alias each other and so memory access need not be conservative</w:t>
      </w:r>
      <w:proofErr w:type="gramStart"/>
      <w:r w:rsidRPr="00C24C83">
        <w:rPr>
          <w:rFonts w:ascii="Arial" w:hAnsi="Arial" w:cs="Arial"/>
          <w:sz w:val="28"/>
          <w:szCs w:val="28"/>
        </w:rPr>
        <w:t>.[</w:t>
      </w:r>
      <w:proofErr w:type="gramEnd"/>
      <w:r w:rsidRPr="00C24C83">
        <w:rPr>
          <w:rFonts w:ascii="Arial" w:hAnsi="Arial" w:cs="Arial"/>
          <w:sz w:val="28"/>
          <w:szCs w:val="28"/>
        </w:rPr>
        <w:t>2] This has a significant advantage as you can be sure not to expect ‘undefined’ as a result when running the following code for example:</w:t>
      </w:r>
    </w:p>
    <w:p w:rsidR="00406936" w:rsidRPr="00C24C83" w:rsidRDefault="00406936" w:rsidP="00406936">
      <w:pPr>
        <w:rPr>
          <w:rFonts w:ascii="Arial" w:eastAsia="Times New Roman" w:hAnsi="Arial" w:cs="Arial"/>
          <w:color w:val="111111"/>
          <w:sz w:val="28"/>
          <w:szCs w:val="28"/>
        </w:rPr>
      </w:pPr>
      <w:r w:rsidRPr="00C24C83">
        <w:rPr>
          <w:rFonts w:ascii="Arial" w:hAnsi="Arial" w:cs="Arial"/>
          <w:sz w:val="28"/>
          <w:szCs w:val="28"/>
        </w:rPr>
        <w:tab/>
      </w:r>
      <w:proofErr w:type="spellStart"/>
      <w:proofErr w:type="gramStart"/>
      <w:r w:rsidRPr="00C24C83">
        <w:rPr>
          <w:rFonts w:ascii="Arial" w:eastAsia="Times New Roman" w:hAnsi="Arial" w:cs="Arial"/>
          <w:color w:val="111111"/>
          <w:sz w:val="28"/>
          <w:szCs w:val="28"/>
        </w:rPr>
        <w:t>int</w:t>
      </w:r>
      <w:proofErr w:type="spellEnd"/>
      <w:proofErr w:type="gramEnd"/>
      <w:r w:rsidRPr="00C24C83">
        <w:rPr>
          <w:rFonts w:ascii="Arial" w:eastAsia="Times New Roman" w:hAnsi="Arial" w:cs="Arial"/>
          <w:color w:val="111111"/>
          <w:sz w:val="28"/>
          <w:szCs w:val="28"/>
        </w:rPr>
        <w:t xml:space="preserve"> example(</w:t>
      </w:r>
      <w:proofErr w:type="spellStart"/>
      <w:r w:rsidRPr="00C24C83">
        <w:rPr>
          <w:rFonts w:ascii="Arial" w:eastAsia="Times New Roman" w:hAnsi="Arial" w:cs="Arial"/>
          <w:color w:val="111111"/>
          <w:sz w:val="28"/>
          <w:szCs w:val="28"/>
        </w:rPr>
        <w:t>int</w:t>
      </w:r>
      <w:proofErr w:type="spellEnd"/>
      <w:r w:rsidRPr="00C24C83">
        <w:rPr>
          <w:rFonts w:ascii="Arial" w:eastAsia="Times New Roman" w:hAnsi="Arial" w:cs="Arial"/>
          <w:color w:val="111111"/>
          <w:sz w:val="28"/>
          <w:szCs w:val="28"/>
        </w:rPr>
        <w:t xml:space="preserve"> *x, long *y) {</w:t>
      </w:r>
    </w:p>
    <w:p w:rsidR="00406936" w:rsidRPr="00C24C83" w:rsidRDefault="00406936" w:rsidP="00406936">
      <w:pPr>
        <w:spacing w:after="0" w:line="240" w:lineRule="auto"/>
        <w:ind w:left="1440" w:firstLine="720"/>
        <w:rPr>
          <w:rFonts w:ascii="Arial" w:eastAsia="Times New Roman" w:hAnsi="Arial" w:cs="Arial"/>
          <w:color w:val="111111"/>
          <w:sz w:val="28"/>
          <w:szCs w:val="28"/>
        </w:rPr>
      </w:pPr>
      <w:r w:rsidRPr="00C24C83">
        <w:rPr>
          <w:rFonts w:ascii="Arial" w:eastAsia="Times New Roman" w:hAnsi="Arial" w:cs="Arial"/>
          <w:color w:val="111111"/>
          <w:sz w:val="28"/>
          <w:szCs w:val="28"/>
        </w:rPr>
        <w:t>  *x = 0;</w:t>
      </w:r>
    </w:p>
    <w:p w:rsidR="00406936" w:rsidRPr="00C24C83" w:rsidRDefault="00406936" w:rsidP="00406936">
      <w:pPr>
        <w:spacing w:after="0" w:line="240" w:lineRule="auto"/>
        <w:rPr>
          <w:rFonts w:ascii="Arial" w:eastAsia="Times New Roman" w:hAnsi="Arial" w:cs="Arial"/>
          <w:color w:val="111111"/>
          <w:sz w:val="28"/>
          <w:szCs w:val="28"/>
        </w:rPr>
      </w:pPr>
      <w:r w:rsidRPr="00C24C83">
        <w:rPr>
          <w:rFonts w:ascii="Arial" w:eastAsia="Times New Roman" w:hAnsi="Arial" w:cs="Arial"/>
          <w:color w:val="111111"/>
          <w:sz w:val="28"/>
          <w:szCs w:val="28"/>
        </w:rPr>
        <w:t> </w:t>
      </w:r>
      <w:r w:rsidRPr="00C24C83">
        <w:rPr>
          <w:rFonts w:ascii="Arial" w:eastAsia="Times New Roman" w:hAnsi="Arial" w:cs="Arial"/>
          <w:color w:val="111111"/>
          <w:sz w:val="28"/>
          <w:szCs w:val="28"/>
        </w:rPr>
        <w:tab/>
      </w:r>
      <w:r w:rsidRPr="00C24C83">
        <w:rPr>
          <w:rFonts w:ascii="Arial" w:eastAsia="Times New Roman" w:hAnsi="Arial" w:cs="Arial"/>
          <w:color w:val="111111"/>
          <w:sz w:val="28"/>
          <w:szCs w:val="28"/>
        </w:rPr>
        <w:tab/>
      </w:r>
      <w:r w:rsidRPr="00C24C83">
        <w:rPr>
          <w:rFonts w:ascii="Arial" w:eastAsia="Times New Roman" w:hAnsi="Arial" w:cs="Arial"/>
          <w:color w:val="111111"/>
          <w:sz w:val="28"/>
          <w:szCs w:val="28"/>
        </w:rPr>
        <w:tab/>
        <w:t xml:space="preserve">  *y = 1;</w:t>
      </w:r>
    </w:p>
    <w:p w:rsidR="00406936" w:rsidRPr="00C24C83" w:rsidRDefault="00406936" w:rsidP="00406936">
      <w:pPr>
        <w:spacing w:after="0" w:line="240" w:lineRule="auto"/>
        <w:ind w:left="1440" w:firstLine="720"/>
        <w:rPr>
          <w:rFonts w:ascii="Arial" w:eastAsia="Times New Roman" w:hAnsi="Arial" w:cs="Arial"/>
          <w:color w:val="111111"/>
          <w:sz w:val="28"/>
          <w:szCs w:val="28"/>
        </w:rPr>
      </w:pPr>
      <w:r w:rsidRPr="00C24C83">
        <w:rPr>
          <w:rFonts w:ascii="Arial" w:eastAsia="Times New Roman" w:hAnsi="Arial" w:cs="Arial"/>
          <w:color w:val="111111"/>
          <w:sz w:val="28"/>
          <w:szCs w:val="28"/>
        </w:rPr>
        <w:t>  </w:t>
      </w:r>
      <w:proofErr w:type="gramStart"/>
      <w:r w:rsidRPr="00C24C83">
        <w:rPr>
          <w:rFonts w:ascii="Arial" w:eastAsia="Times New Roman" w:hAnsi="Arial" w:cs="Arial"/>
          <w:color w:val="111111"/>
          <w:sz w:val="28"/>
          <w:szCs w:val="28"/>
        </w:rPr>
        <w:t>return</w:t>
      </w:r>
      <w:proofErr w:type="gramEnd"/>
      <w:r w:rsidRPr="00C24C83">
        <w:rPr>
          <w:rFonts w:ascii="Arial" w:eastAsia="Times New Roman" w:hAnsi="Arial" w:cs="Arial"/>
          <w:color w:val="111111"/>
          <w:sz w:val="28"/>
          <w:szCs w:val="28"/>
        </w:rPr>
        <w:t xml:space="preserve"> *x;  }</w:t>
      </w:r>
    </w:p>
    <w:p w:rsidR="00406936" w:rsidRPr="00C24C83" w:rsidRDefault="00406936" w:rsidP="00406936">
      <w:pPr>
        <w:spacing w:after="0" w:line="240" w:lineRule="auto"/>
        <w:ind w:left="1440" w:firstLine="720"/>
        <w:rPr>
          <w:rFonts w:ascii="Arial" w:eastAsia="Times New Roman" w:hAnsi="Arial" w:cs="Arial"/>
          <w:color w:val="111111"/>
          <w:sz w:val="28"/>
          <w:szCs w:val="28"/>
        </w:rPr>
      </w:pPr>
    </w:p>
    <w:p w:rsidR="00406936" w:rsidRPr="00C24C83" w:rsidRDefault="00406936" w:rsidP="00406936">
      <w:pPr>
        <w:spacing w:after="0" w:line="240" w:lineRule="auto"/>
        <w:rPr>
          <w:rFonts w:ascii="Arial" w:eastAsia="Times New Roman" w:hAnsi="Arial" w:cs="Arial"/>
          <w:color w:val="111111"/>
          <w:sz w:val="28"/>
          <w:szCs w:val="28"/>
        </w:rPr>
      </w:pPr>
    </w:p>
    <w:p w:rsidR="00406936" w:rsidRPr="00C24C83" w:rsidRDefault="00406936" w:rsidP="00406936">
      <w:pPr>
        <w:rPr>
          <w:rFonts w:ascii="Arial" w:hAnsi="Arial" w:cs="Arial"/>
          <w:sz w:val="28"/>
          <w:szCs w:val="28"/>
        </w:rPr>
      </w:pPr>
    </w:p>
    <w:p w:rsidR="00406936" w:rsidRPr="00C24C83" w:rsidRDefault="00406936" w:rsidP="00406936">
      <w:pPr>
        <w:rPr>
          <w:rFonts w:ascii="Arial" w:hAnsi="Arial" w:cs="Arial"/>
          <w:sz w:val="28"/>
          <w:szCs w:val="28"/>
        </w:rPr>
      </w:pPr>
      <w:r w:rsidRPr="00C24C83">
        <w:rPr>
          <w:rFonts w:ascii="Arial" w:hAnsi="Arial" w:cs="Arial"/>
          <w:sz w:val="28"/>
          <w:szCs w:val="28"/>
        </w:rPr>
        <w:t>Furthermore, C/C++ allows using restrict keyword to manually declare that two given pointers are not aliasing each other.</w:t>
      </w:r>
    </w:p>
    <w:p w:rsidR="00406936" w:rsidRPr="00C24C83" w:rsidRDefault="00406936" w:rsidP="00406936">
      <w:pPr>
        <w:rPr>
          <w:rFonts w:ascii="Arial" w:hAnsi="Arial" w:cs="Arial"/>
          <w:sz w:val="28"/>
          <w:szCs w:val="28"/>
        </w:rPr>
      </w:pPr>
    </w:p>
    <w:p w:rsidR="00406936" w:rsidRPr="00C24C83" w:rsidRDefault="00406936" w:rsidP="00406936">
      <w:pPr>
        <w:rPr>
          <w:rFonts w:ascii="Arial" w:hAnsi="Arial" w:cs="Arial"/>
          <w:sz w:val="28"/>
          <w:szCs w:val="28"/>
        </w:rPr>
      </w:pPr>
      <w:r w:rsidRPr="00C24C83">
        <w:rPr>
          <w:rFonts w:ascii="Arial" w:hAnsi="Arial" w:cs="Arial"/>
          <w:sz w:val="28"/>
          <w:szCs w:val="28"/>
        </w:rPr>
        <w:t xml:space="preserve">In </w:t>
      </w:r>
      <w:r w:rsidRPr="00C24C83">
        <w:rPr>
          <w:rFonts w:ascii="Arial" w:hAnsi="Arial" w:cs="Arial"/>
          <w:b/>
          <w:sz w:val="28"/>
          <w:szCs w:val="28"/>
        </w:rPr>
        <w:t>python,</w:t>
      </w:r>
      <w:r w:rsidRPr="00C24C83">
        <w:rPr>
          <w:rFonts w:ascii="Arial" w:hAnsi="Arial" w:cs="Arial"/>
          <w:sz w:val="28"/>
          <w:szCs w:val="28"/>
        </w:rPr>
        <w:t xml:space="preserve"> the data type of variable isn’t explicitly defined and hence aliasing can happen when variables refer to the same location.  That’s a problem for mutable objects such as lists, dictionaries. To solve this python allows explicitly declaring type or just making a copy of the object [3].</w:t>
      </w:r>
    </w:p>
    <w:p w:rsidR="00406936" w:rsidRPr="00C24C83" w:rsidRDefault="00406936" w:rsidP="00406936">
      <w:pPr>
        <w:rPr>
          <w:rFonts w:ascii="Arial" w:hAnsi="Arial" w:cs="Arial"/>
          <w:sz w:val="28"/>
          <w:szCs w:val="28"/>
        </w:rPr>
      </w:pPr>
    </w:p>
    <w:p w:rsidR="00406936" w:rsidRPr="00C24C83" w:rsidRDefault="00406936" w:rsidP="00406936">
      <w:pPr>
        <w:rPr>
          <w:rFonts w:ascii="Arial" w:hAnsi="Arial" w:cs="Arial"/>
          <w:sz w:val="28"/>
          <w:szCs w:val="28"/>
        </w:rPr>
      </w:pPr>
      <w:r w:rsidRPr="00C24C83">
        <w:rPr>
          <w:rFonts w:ascii="Arial" w:hAnsi="Arial" w:cs="Arial"/>
          <w:b/>
          <w:sz w:val="28"/>
          <w:szCs w:val="28"/>
        </w:rPr>
        <w:t>Java</w:t>
      </w:r>
      <w:r w:rsidRPr="00C24C83">
        <w:rPr>
          <w:rFonts w:ascii="Arial" w:hAnsi="Arial" w:cs="Arial"/>
          <w:sz w:val="28"/>
          <w:szCs w:val="28"/>
        </w:rPr>
        <w:t xml:space="preserve"> handles aliasing issues in the runtime. You may have two variables pointing to the same location but depending on the object that is being referenced in the runtime, java decides which of the two variables to use. This makes for easy aliasing handling comparatively. </w:t>
      </w:r>
    </w:p>
    <w:p w:rsidR="00406936" w:rsidRPr="00C24C83" w:rsidRDefault="00406936" w:rsidP="00406936">
      <w:pPr>
        <w:rPr>
          <w:rFonts w:ascii="Arial" w:hAnsi="Arial" w:cs="Arial"/>
          <w:b/>
          <w:sz w:val="28"/>
          <w:szCs w:val="28"/>
        </w:rPr>
      </w:pPr>
    </w:p>
    <w:p w:rsidR="00406936" w:rsidRPr="00C24C83" w:rsidRDefault="00406936" w:rsidP="00406936">
      <w:pPr>
        <w:rPr>
          <w:rFonts w:ascii="Arial" w:hAnsi="Arial" w:cs="Arial"/>
          <w:sz w:val="28"/>
          <w:szCs w:val="28"/>
        </w:rPr>
      </w:pPr>
      <w:r w:rsidRPr="00C24C83">
        <w:rPr>
          <w:rFonts w:ascii="Arial" w:hAnsi="Arial" w:cs="Arial"/>
          <w:sz w:val="28"/>
          <w:szCs w:val="28"/>
        </w:rPr>
        <w:t xml:space="preserve">In </w:t>
      </w:r>
      <w:r w:rsidRPr="00C24C83">
        <w:rPr>
          <w:rFonts w:ascii="Arial" w:hAnsi="Arial" w:cs="Arial"/>
          <w:b/>
          <w:sz w:val="28"/>
          <w:szCs w:val="28"/>
        </w:rPr>
        <w:t>java script</w:t>
      </w:r>
      <w:r w:rsidRPr="00C24C83">
        <w:rPr>
          <w:rFonts w:ascii="Arial" w:hAnsi="Arial" w:cs="Arial"/>
          <w:sz w:val="28"/>
          <w:szCs w:val="28"/>
        </w:rPr>
        <w:t xml:space="preserve">, function variables are passed by value and not passed by reference. This means when we pass a value to an argument, it is copied and sent to a function as the parameter, the variable address here is not </w:t>
      </w:r>
      <w:r w:rsidRPr="00C24C83">
        <w:rPr>
          <w:rFonts w:ascii="Arial" w:hAnsi="Arial" w:cs="Arial"/>
          <w:sz w:val="28"/>
          <w:szCs w:val="28"/>
        </w:rPr>
        <w:lastRenderedPageBreak/>
        <w:t>referenced. Therefore, aliasing is not possible unless explicitly coded in to the program.</w:t>
      </w:r>
    </w:p>
    <w:p w:rsidR="00406936" w:rsidRPr="00C24C83" w:rsidRDefault="00406936" w:rsidP="00406936">
      <w:pPr>
        <w:rPr>
          <w:rFonts w:ascii="Arial" w:hAnsi="Arial" w:cs="Arial"/>
          <w:sz w:val="28"/>
          <w:szCs w:val="28"/>
        </w:rPr>
      </w:pPr>
    </w:p>
    <w:p w:rsidR="00406936" w:rsidRPr="00C24C83" w:rsidRDefault="00406936" w:rsidP="00406936">
      <w:pPr>
        <w:rPr>
          <w:rFonts w:ascii="Arial" w:hAnsi="Arial" w:cs="Arial"/>
          <w:sz w:val="28"/>
          <w:szCs w:val="28"/>
        </w:rPr>
      </w:pPr>
      <w:r w:rsidRPr="00C24C83">
        <w:rPr>
          <w:rFonts w:ascii="Arial" w:hAnsi="Arial" w:cs="Arial"/>
          <w:b/>
          <w:sz w:val="28"/>
          <w:szCs w:val="28"/>
        </w:rPr>
        <w:t>R</w:t>
      </w:r>
      <w:r w:rsidRPr="00C24C83">
        <w:rPr>
          <w:rFonts w:ascii="Arial" w:hAnsi="Arial" w:cs="Arial"/>
          <w:sz w:val="28"/>
          <w:szCs w:val="28"/>
        </w:rPr>
        <w:t xml:space="preserve"> is a functional programming language where objects or variables are passed by value and not passed by reference much like </w:t>
      </w:r>
      <w:proofErr w:type="spellStart"/>
      <w:r w:rsidRPr="00C24C83">
        <w:rPr>
          <w:rFonts w:ascii="Arial" w:hAnsi="Arial" w:cs="Arial"/>
          <w:sz w:val="28"/>
          <w:szCs w:val="28"/>
        </w:rPr>
        <w:t>javascript</w:t>
      </w:r>
      <w:proofErr w:type="spellEnd"/>
      <w:r w:rsidRPr="00C24C83">
        <w:rPr>
          <w:rFonts w:ascii="Arial" w:hAnsi="Arial" w:cs="Arial"/>
          <w:sz w:val="28"/>
          <w:szCs w:val="28"/>
        </w:rPr>
        <w:t xml:space="preserve">. However to do so, one must explicitly code an environment slot for any object created which is of course a very cumbersome process.[4] </w:t>
      </w:r>
    </w:p>
    <w:p w:rsidR="00406936" w:rsidRPr="00A547EF" w:rsidRDefault="00406936" w:rsidP="006F45A9">
      <w:pPr>
        <w:rPr>
          <w:szCs w:val="20"/>
        </w:rPr>
      </w:pPr>
    </w:p>
    <w:sectPr w:rsidR="00406936" w:rsidRPr="00A547EF"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qQUA5+ViyywAAAA="/>
  </w:docVars>
  <w:rsids>
    <w:rsidRoot w:val="000012A4"/>
    <w:rsid w:val="000012A4"/>
    <w:rsid w:val="00062B2F"/>
    <w:rsid w:val="000D744D"/>
    <w:rsid w:val="000E3308"/>
    <w:rsid w:val="0010333B"/>
    <w:rsid w:val="001142C5"/>
    <w:rsid w:val="00133062"/>
    <w:rsid w:val="001424C3"/>
    <w:rsid w:val="00153428"/>
    <w:rsid w:val="001569B4"/>
    <w:rsid w:val="00194E10"/>
    <w:rsid w:val="001C1300"/>
    <w:rsid w:val="001D53E3"/>
    <w:rsid w:val="001D61C3"/>
    <w:rsid w:val="001F7425"/>
    <w:rsid w:val="00205696"/>
    <w:rsid w:val="00211A66"/>
    <w:rsid w:val="00276193"/>
    <w:rsid w:val="002B4D26"/>
    <w:rsid w:val="002D2D3F"/>
    <w:rsid w:val="003108AC"/>
    <w:rsid w:val="0031142E"/>
    <w:rsid w:val="00337217"/>
    <w:rsid w:val="00374E8E"/>
    <w:rsid w:val="00390C51"/>
    <w:rsid w:val="003B6AFD"/>
    <w:rsid w:val="004040BA"/>
    <w:rsid w:val="00406936"/>
    <w:rsid w:val="004130DE"/>
    <w:rsid w:val="0044491E"/>
    <w:rsid w:val="00446C7E"/>
    <w:rsid w:val="00457673"/>
    <w:rsid w:val="0046618C"/>
    <w:rsid w:val="00480D61"/>
    <w:rsid w:val="004B3768"/>
    <w:rsid w:val="004C4E53"/>
    <w:rsid w:val="004D04EB"/>
    <w:rsid w:val="004D1C60"/>
    <w:rsid w:val="00500C1E"/>
    <w:rsid w:val="00512473"/>
    <w:rsid w:val="00513F19"/>
    <w:rsid w:val="00516B91"/>
    <w:rsid w:val="00520983"/>
    <w:rsid w:val="00536412"/>
    <w:rsid w:val="00545348"/>
    <w:rsid w:val="0056419F"/>
    <w:rsid w:val="00591319"/>
    <w:rsid w:val="005A5D9F"/>
    <w:rsid w:val="005D7F6A"/>
    <w:rsid w:val="005F062D"/>
    <w:rsid w:val="00610F81"/>
    <w:rsid w:val="00620133"/>
    <w:rsid w:val="006374CB"/>
    <w:rsid w:val="00662821"/>
    <w:rsid w:val="00683D37"/>
    <w:rsid w:val="006B56AB"/>
    <w:rsid w:val="006D672D"/>
    <w:rsid w:val="006F0E5D"/>
    <w:rsid w:val="006F45A9"/>
    <w:rsid w:val="00703DF1"/>
    <w:rsid w:val="00717E07"/>
    <w:rsid w:val="00731B5C"/>
    <w:rsid w:val="00770D92"/>
    <w:rsid w:val="00790858"/>
    <w:rsid w:val="00794AEF"/>
    <w:rsid w:val="00796036"/>
    <w:rsid w:val="007A0DE7"/>
    <w:rsid w:val="007A5B4C"/>
    <w:rsid w:val="007B4D89"/>
    <w:rsid w:val="007C6B23"/>
    <w:rsid w:val="007F2555"/>
    <w:rsid w:val="007F2FDE"/>
    <w:rsid w:val="00801164"/>
    <w:rsid w:val="00802686"/>
    <w:rsid w:val="008175C6"/>
    <w:rsid w:val="00840177"/>
    <w:rsid w:val="008450CC"/>
    <w:rsid w:val="008A1905"/>
    <w:rsid w:val="008A79AC"/>
    <w:rsid w:val="008B1537"/>
    <w:rsid w:val="008B41EE"/>
    <w:rsid w:val="008C14F7"/>
    <w:rsid w:val="0091739B"/>
    <w:rsid w:val="009207C9"/>
    <w:rsid w:val="0092195B"/>
    <w:rsid w:val="00965203"/>
    <w:rsid w:val="00967EB9"/>
    <w:rsid w:val="00970CB3"/>
    <w:rsid w:val="00972C14"/>
    <w:rsid w:val="009732CB"/>
    <w:rsid w:val="00973983"/>
    <w:rsid w:val="009953A7"/>
    <w:rsid w:val="009C193D"/>
    <w:rsid w:val="009E1DB9"/>
    <w:rsid w:val="00A00962"/>
    <w:rsid w:val="00A059FB"/>
    <w:rsid w:val="00A20580"/>
    <w:rsid w:val="00A23876"/>
    <w:rsid w:val="00A26A98"/>
    <w:rsid w:val="00A45B23"/>
    <w:rsid w:val="00A479CC"/>
    <w:rsid w:val="00A53D6E"/>
    <w:rsid w:val="00A547EF"/>
    <w:rsid w:val="00A7213E"/>
    <w:rsid w:val="00A95BAE"/>
    <w:rsid w:val="00AB510D"/>
    <w:rsid w:val="00AF465F"/>
    <w:rsid w:val="00AF4C91"/>
    <w:rsid w:val="00AF7858"/>
    <w:rsid w:val="00B0408B"/>
    <w:rsid w:val="00B12BBA"/>
    <w:rsid w:val="00B30F0D"/>
    <w:rsid w:val="00B32873"/>
    <w:rsid w:val="00B64EC5"/>
    <w:rsid w:val="00B84452"/>
    <w:rsid w:val="00B92A7A"/>
    <w:rsid w:val="00BE03AE"/>
    <w:rsid w:val="00BE0DE1"/>
    <w:rsid w:val="00BE2491"/>
    <w:rsid w:val="00BE4595"/>
    <w:rsid w:val="00BF0614"/>
    <w:rsid w:val="00BF2871"/>
    <w:rsid w:val="00C013AC"/>
    <w:rsid w:val="00C05512"/>
    <w:rsid w:val="00C15A31"/>
    <w:rsid w:val="00C272BD"/>
    <w:rsid w:val="00C40C19"/>
    <w:rsid w:val="00C42CAF"/>
    <w:rsid w:val="00C628CC"/>
    <w:rsid w:val="00C65C11"/>
    <w:rsid w:val="00C72F4E"/>
    <w:rsid w:val="00C95AC3"/>
    <w:rsid w:val="00CB454C"/>
    <w:rsid w:val="00CD33D2"/>
    <w:rsid w:val="00CD6F41"/>
    <w:rsid w:val="00CD77CE"/>
    <w:rsid w:val="00CE3071"/>
    <w:rsid w:val="00CF705A"/>
    <w:rsid w:val="00D238EE"/>
    <w:rsid w:val="00D441DF"/>
    <w:rsid w:val="00D6438F"/>
    <w:rsid w:val="00D83860"/>
    <w:rsid w:val="00D83FB0"/>
    <w:rsid w:val="00DA1FD2"/>
    <w:rsid w:val="00DA54EB"/>
    <w:rsid w:val="00DD7EB7"/>
    <w:rsid w:val="00DF25A0"/>
    <w:rsid w:val="00E02547"/>
    <w:rsid w:val="00E1209B"/>
    <w:rsid w:val="00E154DF"/>
    <w:rsid w:val="00E75CFE"/>
    <w:rsid w:val="00E81795"/>
    <w:rsid w:val="00E838B0"/>
    <w:rsid w:val="00EC2F27"/>
    <w:rsid w:val="00ED5002"/>
    <w:rsid w:val="00F13293"/>
    <w:rsid w:val="00F23667"/>
    <w:rsid w:val="00F24965"/>
    <w:rsid w:val="00F46FFE"/>
    <w:rsid w:val="00FB22C7"/>
    <w:rsid w:val="00FB3B30"/>
    <w:rsid w:val="00FD5B64"/>
    <w:rsid w:val="00FF2B03"/>
    <w:rsid w:val="00FF56A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491"/>
    <w:rPr>
      <w:sz w:val="20"/>
    </w:rPr>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45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 w:type="character" w:customStyle="1" w:styleId="Heading3Char">
    <w:name w:val="Heading 3 Char"/>
    <w:basedOn w:val="DefaultParagraphFont"/>
    <w:link w:val="Heading3"/>
    <w:uiPriority w:val="9"/>
    <w:rsid w:val="006F45A9"/>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B0408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547E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519992">
      <w:bodyDiv w:val="1"/>
      <w:marLeft w:val="0"/>
      <w:marRight w:val="0"/>
      <w:marTop w:val="0"/>
      <w:marBottom w:val="0"/>
      <w:divBdr>
        <w:top w:val="none" w:sz="0" w:space="0" w:color="auto"/>
        <w:left w:val="none" w:sz="0" w:space="0" w:color="auto"/>
        <w:bottom w:val="none" w:sz="0" w:space="0" w:color="auto"/>
        <w:right w:val="none" w:sz="0" w:space="0" w:color="auto"/>
      </w:divBdr>
      <w:divsChild>
        <w:div w:id="1207833816">
          <w:marLeft w:val="-1380"/>
          <w:marRight w:val="0"/>
          <w:marTop w:val="0"/>
          <w:marBottom w:val="0"/>
          <w:divBdr>
            <w:top w:val="none" w:sz="0" w:space="0" w:color="auto"/>
            <w:left w:val="none" w:sz="0" w:space="0" w:color="auto"/>
            <w:bottom w:val="none" w:sz="0" w:space="0" w:color="auto"/>
            <w:right w:val="none" w:sz="0" w:space="0" w:color="auto"/>
          </w:divBdr>
        </w:div>
        <w:div w:id="1932858011">
          <w:marLeft w:val="-1380"/>
          <w:marRight w:val="0"/>
          <w:marTop w:val="0"/>
          <w:marBottom w:val="0"/>
          <w:divBdr>
            <w:top w:val="none" w:sz="0" w:space="0" w:color="auto"/>
            <w:left w:val="none" w:sz="0" w:space="0" w:color="auto"/>
            <w:bottom w:val="none" w:sz="0" w:space="0" w:color="auto"/>
            <w:right w:val="none" w:sz="0" w:space="0" w:color="auto"/>
          </w:divBdr>
        </w:div>
        <w:div w:id="1182008223">
          <w:marLeft w:val="-13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3CB69-EBC6-4FF0-88B3-600E3FB3A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0</Pages>
  <Words>6642</Words>
  <Characters>3786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User</cp:lastModifiedBy>
  <cp:revision>15</cp:revision>
  <dcterms:created xsi:type="dcterms:W3CDTF">2021-01-18T15:01:00Z</dcterms:created>
  <dcterms:modified xsi:type="dcterms:W3CDTF">2021-01-20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